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992F8C2" w14:textId="755F1059" w:rsidR="00D80F93" w:rsidRPr="0010050A" w:rsidRDefault="00EC2150" w:rsidP="00E42660">
      <w:pPr>
        <w:spacing w:line="480" w:lineRule="auto"/>
        <w:rPr>
          <w:rFonts w:cstheme="minorHAnsi"/>
          <w:b/>
          <w:bCs/>
          <w:sz w:val="22"/>
          <w:szCs w:val="22"/>
        </w:rPr>
      </w:pPr>
      <w:r>
        <w:rPr>
          <w:rFonts w:cstheme="minorHAnsi"/>
          <w:b/>
          <w:bCs/>
          <w:sz w:val="22"/>
          <w:szCs w:val="22"/>
        </w:rPr>
        <w:t>S2</w:t>
      </w:r>
      <w:r w:rsidR="00EE183B" w:rsidRPr="0010050A">
        <w:rPr>
          <w:rFonts w:cstheme="minorHAnsi"/>
          <w:b/>
          <w:bCs/>
          <w:sz w:val="22"/>
          <w:szCs w:val="22"/>
        </w:rPr>
        <w:t xml:space="preserve"> </w:t>
      </w:r>
      <w:r w:rsidR="00D80F93" w:rsidRPr="0010050A">
        <w:rPr>
          <w:rFonts w:cstheme="minorHAnsi"/>
          <w:b/>
          <w:bCs/>
          <w:sz w:val="22"/>
          <w:szCs w:val="22"/>
        </w:rPr>
        <w:t>Table</w:t>
      </w:r>
      <w:r w:rsidR="00E34944" w:rsidRPr="0010050A">
        <w:rPr>
          <w:rFonts w:cstheme="minorHAnsi"/>
          <w:b/>
          <w:bCs/>
          <w:sz w:val="22"/>
          <w:szCs w:val="22"/>
        </w:rPr>
        <w:t>.</w:t>
      </w:r>
      <w:r w:rsidR="00D80F93" w:rsidRPr="0010050A">
        <w:rPr>
          <w:rFonts w:cstheme="minorHAnsi"/>
          <w:b/>
          <w:bCs/>
          <w:sz w:val="22"/>
          <w:szCs w:val="22"/>
        </w:rPr>
        <w:t xml:space="preserve"> </w:t>
      </w:r>
      <w:r w:rsidR="00A062AD" w:rsidRPr="0010050A">
        <w:rPr>
          <w:rFonts w:cstheme="minorHAnsi"/>
          <w:b/>
          <w:bCs/>
          <w:sz w:val="22"/>
          <w:szCs w:val="22"/>
        </w:rPr>
        <w:t xml:space="preserve">Index test specific 2x2 data (TP, FP, FN, TN) of studies reported </w:t>
      </w:r>
      <w:r w:rsidR="00034A32" w:rsidRPr="0004140C">
        <w:rPr>
          <w:rFonts w:cstheme="minorHAnsi"/>
          <w:b/>
          <w:bCs/>
          <w:i/>
          <w:iCs/>
          <w:sz w:val="22"/>
          <w:szCs w:val="22"/>
        </w:rPr>
        <w:t xml:space="preserve">S. </w:t>
      </w:r>
      <w:proofErr w:type="spellStart"/>
      <w:r w:rsidR="00034A32" w:rsidRPr="0004140C">
        <w:rPr>
          <w:rFonts w:cstheme="minorHAnsi"/>
          <w:b/>
          <w:bCs/>
          <w:i/>
          <w:iCs/>
          <w:sz w:val="22"/>
          <w:szCs w:val="22"/>
        </w:rPr>
        <w:t>mekongi</w:t>
      </w:r>
      <w:proofErr w:type="spellEnd"/>
      <w:r w:rsidR="00E34944" w:rsidRPr="0010050A">
        <w:rPr>
          <w:rFonts w:cstheme="minorHAnsi"/>
          <w:b/>
          <w:bCs/>
          <w:sz w:val="22"/>
          <w:szCs w:val="22"/>
        </w:rPr>
        <w:t>.</w:t>
      </w:r>
      <w:r w:rsidR="00D80F93" w:rsidRPr="0010050A">
        <w:rPr>
          <w:rFonts w:cstheme="minorHAnsi"/>
          <w:b/>
          <w:bCs/>
          <w:sz w:val="22"/>
          <w:szCs w:val="22"/>
        </w:rPr>
        <w:t xml:space="preserve"> </w:t>
      </w:r>
    </w:p>
    <w:tbl>
      <w:tblPr>
        <w:tblW w:w="892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79"/>
        <w:gridCol w:w="1563"/>
        <w:gridCol w:w="1915"/>
        <w:gridCol w:w="1915"/>
        <w:gridCol w:w="770"/>
        <w:gridCol w:w="710"/>
        <w:gridCol w:w="776"/>
        <w:gridCol w:w="797"/>
      </w:tblGrid>
      <w:tr w:rsidR="0000427F" w:rsidRPr="00742034" w14:paraId="16FC249A" w14:textId="77777777" w:rsidTr="00742034">
        <w:trPr>
          <w:trHeight w:val="638"/>
          <w:tblHeader/>
          <w:jc w:val="center"/>
        </w:trPr>
        <w:tc>
          <w:tcPr>
            <w:tcW w:w="479" w:type="dxa"/>
            <w:shd w:val="clear" w:color="auto" w:fill="auto"/>
            <w:hideMark/>
          </w:tcPr>
          <w:p w14:paraId="20CAEC60" w14:textId="657DA826" w:rsidR="0000427F" w:rsidRPr="00742034" w:rsidRDefault="0000427F" w:rsidP="00742034">
            <w:pPr>
              <w:jc w:val="left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rFonts w:eastAsia="Times New Roman" w:cstheme="minorHAnsi"/>
                <w:b/>
                <w:bCs/>
                <w:sz w:val="20"/>
                <w:szCs w:val="20"/>
              </w:rPr>
              <w:t>SL</w:t>
            </w:r>
          </w:p>
        </w:tc>
        <w:tc>
          <w:tcPr>
            <w:tcW w:w="1563" w:type="dxa"/>
            <w:shd w:val="clear" w:color="auto" w:fill="auto"/>
            <w:hideMark/>
          </w:tcPr>
          <w:p w14:paraId="23DAD44D" w14:textId="0111F1A4" w:rsidR="0000427F" w:rsidRPr="00742034" w:rsidRDefault="0000427F" w:rsidP="00742034">
            <w:pPr>
              <w:jc w:val="left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rFonts w:eastAsia="Times New Roman" w:cstheme="minorHAnsi"/>
                <w:b/>
                <w:bCs/>
                <w:sz w:val="20"/>
                <w:szCs w:val="20"/>
              </w:rPr>
              <w:t>Author (reference)</w:t>
            </w:r>
          </w:p>
        </w:tc>
        <w:tc>
          <w:tcPr>
            <w:tcW w:w="1915" w:type="dxa"/>
          </w:tcPr>
          <w:p w14:paraId="1D0F6082" w14:textId="62D3E987" w:rsidR="0000427F" w:rsidRPr="00742034" w:rsidRDefault="0000427F" w:rsidP="00742034">
            <w:pPr>
              <w:jc w:val="left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rFonts w:eastAsia="Times New Roman" w:cstheme="minorHAnsi"/>
                <w:b/>
                <w:bCs/>
                <w:sz w:val="20"/>
                <w:szCs w:val="20"/>
              </w:rPr>
              <w:t>Reference standard</w:t>
            </w:r>
          </w:p>
        </w:tc>
        <w:tc>
          <w:tcPr>
            <w:tcW w:w="1915" w:type="dxa"/>
          </w:tcPr>
          <w:p w14:paraId="71F624D7" w14:textId="4495B203" w:rsidR="0000427F" w:rsidRPr="00742034" w:rsidRDefault="0000427F" w:rsidP="00742034">
            <w:pPr>
              <w:jc w:val="left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rFonts w:eastAsia="Times New Roman" w:cstheme="minorHAnsi"/>
                <w:b/>
                <w:bCs/>
                <w:sz w:val="20"/>
                <w:szCs w:val="20"/>
              </w:rPr>
              <w:t>Index test</w:t>
            </w:r>
          </w:p>
        </w:tc>
        <w:tc>
          <w:tcPr>
            <w:tcW w:w="770" w:type="dxa"/>
            <w:shd w:val="clear" w:color="auto" w:fill="auto"/>
          </w:tcPr>
          <w:p w14:paraId="0AF04ADA" w14:textId="14905684" w:rsidR="0000427F" w:rsidRPr="00742034" w:rsidRDefault="0000427F" w:rsidP="0074203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rFonts w:eastAsia="Times New Roman" w:cstheme="minorHAnsi"/>
                <w:b/>
                <w:bCs/>
                <w:sz w:val="20"/>
                <w:szCs w:val="20"/>
              </w:rPr>
              <w:t>TP</w:t>
            </w:r>
          </w:p>
        </w:tc>
        <w:tc>
          <w:tcPr>
            <w:tcW w:w="710" w:type="dxa"/>
            <w:shd w:val="clear" w:color="auto" w:fill="auto"/>
          </w:tcPr>
          <w:p w14:paraId="3F7436EE" w14:textId="26E0C3EE" w:rsidR="0000427F" w:rsidRPr="00742034" w:rsidRDefault="0000427F" w:rsidP="0074203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rFonts w:eastAsia="Times New Roman" w:cstheme="minorHAnsi"/>
                <w:b/>
                <w:bCs/>
                <w:sz w:val="20"/>
                <w:szCs w:val="20"/>
              </w:rPr>
              <w:t>FP</w:t>
            </w:r>
          </w:p>
        </w:tc>
        <w:tc>
          <w:tcPr>
            <w:tcW w:w="776" w:type="dxa"/>
            <w:shd w:val="clear" w:color="auto" w:fill="auto"/>
          </w:tcPr>
          <w:p w14:paraId="686C28F7" w14:textId="1D5CB71C" w:rsidR="0000427F" w:rsidRPr="00742034" w:rsidRDefault="0000427F" w:rsidP="0074203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rFonts w:eastAsia="Times New Roman" w:cstheme="minorHAnsi"/>
                <w:b/>
                <w:bCs/>
                <w:sz w:val="20"/>
                <w:szCs w:val="20"/>
              </w:rPr>
              <w:t>FN</w:t>
            </w:r>
          </w:p>
        </w:tc>
        <w:tc>
          <w:tcPr>
            <w:tcW w:w="797" w:type="dxa"/>
            <w:shd w:val="clear" w:color="auto" w:fill="auto"/>
          </w:tcPr>
          <w:p w14:paraId="186C8A23" w14:textId="7EA035C8" w:rsidR="0000427F" w:rsidRPr="00742034" w:rsidRDefault="0000427F" w:rsidP="0074203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rFonts w:eastAsia="Times New Roman" w:cstheme="minorHAnsi"/>
                <w:b/>
                <w:bCs/>
                <w:sz w:val="20"/>
                <w:szCs w:val="20"/>
              </w:rPr>
              <w:t>TN</w:t>
            </w:r>
          </w:p>
        </w:tc>
      </w:tr>
      <w:tr w:rsidR="005D62D0" w:rsidRPr="00742034" w14:paraId="0E930A20" w14:textId="77777777" w:rsidTr="00742034">
        <w:trPr>
          <w:trHeight w:val="638"/>
          <w:tblHeader/>
          <w:jc w:val="center"/>
        </w:trPr>
        <w:tc>
          <w:tcPr>
            <w:tcW w:w="479" w:type="dxa"/>
            <w:shd w:val="clear" w:color="auto" w:fill="auto"/>
          </w:tcPr>
          <w:p w14:paraId="43F00008" w14:textId="0C7A0420" w:rsidR="005D62D0" w:rsidRPr="00742034" w:rsidRDefault="005D62D0" w:rsidP="00742034">
            <w:pPr>
              <w:jc w:val="left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563" w:type="dxa"/>
            <w:shd w:val="clear" w:color="auto" w:fill="auto"/>
          </w:tcPr>
          <w:p w14:paraId="693E1655" w14:textId="2FAC6C47" w:rsidR="005D62D0" w:rsidRPr="00742034" w:rsidRDefault="005D62D0" w:rsidP="00742034">
            <w:pPr>
              <w:jc w:val="left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sz w:val="20"/>
                <w:szCs w:val="20"/>
              </w:rPr>
              <w:t xml:space="preserve">Nickel et al., 2015 </w:t>
            </w:r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/>
            </w:r>
            <w:r w:rsidR="000E0C15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&lt;EndNote&gt;&lt;Cite&gt;&lt;Author&gt;Nickel&lt;/Author&gt;&lt;Year&gt;2015&lt;/Year&gt;&lt;RecNum&gt;159550&lt;/RecNum&gt;&lt;DisplayText&gt;(1)&lt;/DisplayText&gt;&lt;record&gt;&lt;rec-number&gt;159550&lt;/rec-number&gt;&lt;foreign-keys&gt;&lt;key app="EN" db-id="x02x0we2rzew5eedfv15vxartxdpffvd2d02" timestamp="1592107460"&gt;159550&lt;/key&gt;&lt;/foreign-keys&gt;&lt;ref-type name="Journal Article"&gt;17&lt;/ref-type&gt;&lt;contributors&gt;&lt;authors&gt;&lt;author&gt;Nickel, B.&lt;/author&gt;&lt;author&gt;Sayasone, S.&lt;/author&gt;&lt;author&gt;Vonghachack, Y.&lt;/author&gt;&lt;author&gt;Odermatt, P.&lt;/author&gt;&lt;author&gt;Marti, H.&lt;/author&gt;&lt;/authors&gt;&lt;/contributors&gt;&lt;titles&gt;&lt;title&gt;Schistosoma mansoni antigen detects Schistosoma mekongi infection&lt;/title&gt;&lt;secondary-title&gt;Acta Tropica&lt;/secondary-title&gt;&lt;/titles&gt;&lt;periodical&gt;&lt;full-title&gt;Acta tropica&lt;/full-title&gt;&lt;/periodical&gt;&lt;pages&gt;310-314&lt;/pages&gt;&lt;volume&gt;141&lt;/volume&gt;&lt;keywords&gt;&lt;keyword&gt;Schistosoma&lt;/keyword&gt;&lt;keyword&gt;Schistosoma mansoni&lt;/keyword&gt;&lt;/keywords&gt;&lt;dates&gt;&lt;year&gt;2015&lt;/year&gt;&lt;pub-dates&gt;&lt;date&gt;2015&lt;/date&gt;&lt;/pub-dates&gt;&lt;/dates&gt;&lt;isbn&gt;1873-6254&lt;/isbn&gt;&lt;accession-num&gt;rayyan-4948229&lt;/accession-num&gt;&lt;urls&gt;&lt;/urls&gt;&lt;custom1&gt;RAYYAN-INCLUSION: {&amp;quot;Obaidur&amp;quot;=&amp;gt;&amp;quot;Included&amp;quot;, &amp;quot;MIHO&amp;quot;=&amp;gt;&amp;quot;Included&amp;quot;}&lt;/custom1&gt;&lt;/record&gt;&lt;/Cite&gt;&lt;/EndNote&gt;</w:instrText>
            </w:r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="00D4397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[</w:t>
            </w:r>
            <w:r w:rsidR="000E0C15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1</w:t>
            </w:r>
            <w:r w:rsidR="00D4397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]</w:t>
            </w:r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915" w:type="dxa"/>
          </w:tcPr>
          <w:p w14:paraId="0DEBBC82" w14:textId="049DE491" w:rsidR="005D62D0" w:rsidRPr="00742034" w:rsidRDefault="005D62D0" w:rsidP="00742034">
            <w:pPr>
              <w:jc w:val="left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ato-</w:t>
            </w:r>
            <w:proofErr w:type="spellStart"/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atz</w:t>
            </w:r>
            <w:proofErr w:type="spellEnd"/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(4 slides from 2 stools)</w:t>
            </w:r>
          </w:p>
        </w:tc>
        <w:tc>
          <w:tcPr>
            <w:tcW w:w="1915" w:type="dxa"/>
          </w:tcPr>
          <w:p w14:paraId="27AB83D8" w14:textId="6AB1FB39" w:rsidR="005D62D0" w:rsidRPr="00742034" w:rsidRDefault="005D62D0" w:rsidP="00742034">
            <w:pPr>
              <w:jc w:val="left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Combined ELISA, AWE, SEA of S. </w:t>
            </w:r>
            <w:proofErr w:type="spellStart"/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mansoni</w:t>
            </w:r>
            <w:proofErr w:type="spellEnd"/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antigen </w:t>
            </w:r>
          </w:p>
        </w:tc>
        <w:tc>
          <w:tcPr>
            <w:tcW w:w="770" w:type="dxa"/>
            <w:shd w:val="clear" w:color="auto" w:fill="auto"/>
          </w:tcPr>
          <w:p w14:paraId="79EDCD48" w14:textId="5C7C0336" w:rsidR="005D62D0" w:rsidRPr="00742034" w:rsidRDefault="005D62D0" w:rsidP="0074203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sz w:val="20"/>
                <w:szCs w:val="20"/>
              </w:rPr>
              <w:t>173</w:t>
            </w:r>
          </w:p>
        </w:tc>
        <w:tc>
          <w:tcPr>
            <w:tcW w:w="710" w:type="dxa"/>
            <w:shd w:val="clear" w:color="auto" w:fill="auto"/>
          </w:tcPr>
          <w:p w14:paraId="32E93EDD" w14:textId="1C94083C" w:rsidR="005D62D0" w:rsidRPr="00742034" w:rsidRDefault="005D62D0" w:rsidP="0074203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sz w:val="20"/>
                <w:szCs w:val="20"/>
              </w:rPr>
              <w:t>31</w:t>
            </w:r>
          </w:p>
        </w:tc>
        <w:tc>
          <w:tcPr>
            <w:tcW w:w="776" w:type="dxa"/>
            <w:shd w:val="clear" w:color="auto" w:fill="auto"/>
          </w:tcPr>
          <w:p w14:paraId="391D79EE" w14:textId="760CA290" w:rsidR="005D62D0" w:rsidRPr="00742034" w:rsidRDefault="005D62D0" w:rsidP="0074203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sz w:val="20"/>
                <w:szCs w:val="20"/>
              </w:rPr>
              <w:t>10</w:t>
            </w:r>
          </w:p>
        </w:tc>
        <w:tc>
          <w:tcPr>
            <w:tcW w:w="797" w:type="dxa"/>
            <w:shd w:val="clear" w:color="auto" w:fill="auto"/>
          </w:tcPr>
          <w:p w14:paraId="3ADB6A8A" w14:textId="5DC55410" w:rsidR="005D62D0" w:rsidRPr="00742034" w:rsidRDefault="005D62D0" w:rsidP="0074203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sz w:val="20"/>
                <w:szCs w:val="20"/>
              </w:rPr>
              <w:t>20</w:t>
            </w:r>
          </w:p>
        </w:tc>
      </w:tr>
      <w:tr w:rsidR="00742034" w:rsidRPr="00742034" w14:paraId="651CD450" w14:textId="77777777" w:rsidTr="00742034">
        <w:trPr>
          <w:trHeight w:val="638"/>
          <w:tblHeader/>
          <w:jc w:val="center"/>
        </w:trPr>
        <w:tc>
          <w:tcPr>
            <w:tcW w:w="479" w:type="dxa"/>
            <w:shd w:val="clear" w:color="auto" w:fill="auto"/>
          </w:tcPr>
          <w:p w14:paraId="13AD5E5F" w14:textId="674EAF5F" w:rsidR="00742034" w:rsidRPr="00742034" w:rsidRDefault="00742034" w:rsidP="00742034">
            <w:pPr>
              <w:jc w:val="left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563" w:type="dxa"/>
            <w:shd w:val="clear" w:color="auto" w:fill="auto"/>
          </w:tcPr>
          <w:p w14:paraId="7D0A19BB" w14:textId="25516E0F" w:rsidR="00742034" w:rsidRPr="00742034" w:rsidRDefault="00742034" w:rsidP="00742034">
            <w:pPr>
              <w:jc w:val="left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742034">
              <w:rPr>
                <w:sz w:val="20"/>
                <w:szCs w:val="20"/>
              </w:rPr>
              <w:t>Sayasone</w:t>
            </w:r>
            <w:proofErr w:type="spellEnd"/>
            <w:r w:rsidRPr="00742034">
              <w:rPr>
                <w:sz w:val="20"/>
                <w:szCs w:val="20"/>
              </w:rPr>
              <w:t xml:space="preserve"> et al., 2015 </w:t>
            </w:r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begin"/>
            </w:r>
            <w:r w:rsidR="000E0C15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instrText xml:space="preserve"> ADDIN EN.CITE &lt;EndNote&gt;&lt;Cite&gt;&lt;Author&gt;Sayasone&lt;/Author&gt;&lt;Year&gt;2015&lt;/Year&gt;&lt;RecNum&gt;159551&lt;/RecNum&gt;&lt;DisplayText&gt;(2)&lt;/DisplayText&gt;&lt;record&gt;&lt;rec-number&gt;159551&lt;/rec-number&gt;&lt;foreign-keys&gt;&lt;key app="EN" db-id="x02x0we2rzew5eedfv15vxartxdpffvd2d02" timestamp="1592107460"&gt;159551&lt;/key&gt;&lt;/foreign-keys&gt;&lt;ref-type name="Journal Article"&gt;17&lt;/ref-type&gt;&lt;contributors&gt;&lt;authors&gt;&lt;author&gt;Sayasone, S.&lt;/author&gt;&lt;author&gt;Utzinger, J.&lt;/author&gt;&lt;author&gt;Akkhavong, K.&lt;/author&gt;&lt;author&gt;Odermatt, P.&lt;/author&gt;&lt;/authors&gt;&lt;/contributors&gt;&lt;titles&gt;&lt;title&gt;Repeated stool sampling and use of multiple techniques enhance the sensitivity of helminth diagnosis: a cross-sectional survey in southern Lao People&amp;apos;s Democratic Republic&lt;/title&gt;&lt;secondary-title&gt;Acta Tropica&lt;/secondary-title&gt;&lt;/titles&gt;&lt;periodical&gt;&lt;full-title&gt;Acta tropica&lt;/full-title&gt;&lt;/periodical&gt;&lt;pages&gt;315-321&lt;/pages&gt;&lt;volume&gt;141&lt;/volume&gt;&lt;keywords&gt;&lt;keyword&gt;Cross-Sectional Studies&lt;/keyword&gt;&lt;keyword&gt;Cesarean Section&lt;/keyword&gt;&lt;/keywords&gt;&lt;dates&gt;&lt;year&gt;2015&lt;/year&gt;&lt;pub-dates&gt;&lt;date&gt;2015&lt;/date&gt;&lt;/pub-dates&gt;&lt;/dates&gt;&lt;isbn&gt;1873-6254&lt;/isbn&gt;&lt;accession-num&gt;rayyan-1836657&lt;/accession-num&gt;&lt;urls&gt;&lt;/urls&gt;&lt;custom1&gt;RAYYAN-INCLUSION: {&amp;quot;Obaidur&amp;quot;=&amp;gt;&amp;quot;Included&amp;quot;, &amp;quot;MIHO&amp;quot;=&amp;gt;&amp;quot;Included&amp;quot;}&lt;/custom1&gt;&lt;/record&gt;&lt;/Cite&gt;&lt;/EndNote&gt;</w:instrText>
            </w:r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separate"/>
            </w:r>
            <w:r w:rsidR="00D4397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[</w:t>
            </w:r>
            <w:r w:rsidR="000E0C15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2</w:t>
            </w:r>
            <w:r w:rsidR="00D43973">
              <w:rPr>
                <w:rFonts w:ascii="Calibri" w:eastAsia="Times New Roman" w:hAnsi="Calibri" w:cs="Calibri"/>
                <w:noProof/>
                <w:color w:val="000000"/>
                <w:sz w:val="20"/>
                <w:szCs w:val="20"/>
              </w:rPr>
              <w:t>]</w:t>
            </w:r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915" w:type="dxa"/>
          </w:tcPr>
          <w:p w14:paraId="078A161F" w14:textId="769F2D54" w:rsidR="00742034" w:rsidRPr="00742034" w:rsidRDefault="00742034" w:rsidP="00742034">
            <w:pPr>
              <w:jc w:val="left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ato-Katz (3 slides from 3 stools)</w:t>
            </w:r>
          </w:p>
        </w:tc>
        <w:tc>
          <w:tcPr>
            <w:tcW w:w="1915" w:type="dxa"/>
          </w:tcPr>
          <w:p w14:paraId="0E15EC59" w14:textId="77777777" w:rsidR="00742034" w:rsidRPr="00742034" w:rsidRDefault="00742034" w:rsidP="00742034">
            <w:pPr>
              <w:widowControl/>
              <w:jc w:val="left"/>
              <w:rPr>
                <w:rFonts w:ascii="Calibri" w:hAnsi="Calibri" w:cs="Calibri"/>
                <w:color w:val="000000"/>
                <w:kern w:val="0"/>
                <w:sz w:val="20"/>
                <w:szCs w:val="20"/>
              </w:rPr>
            </w:pPr>
            <w:r w:rsidRPr="00742034">
              <w:rPr>
                <w:rFonts w:ascii="Calibri" w:hAnsi="Calibri" w:cs="Calibri"/>
                <w:color w:val="000000"/>
                <w:sz w:val="20"/>
                <w:szCs w:val="20"/>
              </w:rPr>
              <w:t>FECT </w:t>
            </w:r>
          </w:p>
          <w:p w14:paraId="577F480D" w14:textId="77777777" w:rsidR="00742034" w:rsidRPr="00742034" w:rsidRDefault="00742034" w:rsidP="00742034">
            <w:pPr>
              <w:jc w:val="left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70" w:type="dxa"/>
            <w:shd w:val="clear" w:color="auto" w:fill="auto"/>
          </w:tcPr>
          <w:p w14:paraId="48FBFBAE" w14:textId="218143F3" w:rsidR="00742034" w:rsidRPr="00742034" w:rsidRDefault="00742034" w:rsidP="0074203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sz w:val="20"/>
                <w:szCs w:val="20"/>
              </w:rPr>
              <w:t>3</w:t>
            </w:r>
          </w:p>
        </w:tc>
        <w:tc>
          <w:tcPr>
            <w:tcW w:w="710" w:type="dxa"/>
            <w:shd w:val="clear" w:color="auto" w:fill="auto"/>
          </w:tcPr>
          <w:p w14:paraId="05F31DB4" w14:textId="7718866F" w:rsidR="00742034" w:rsidRPr="00742034" w:rsidRDefault="00742034" w:rsidP="0074203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sz w:val="20"/>
                <w:szCs w:val="20"/>
              </w:rPr>
              <w:t>23</w:t>
            </w:r>
          </w:p>
        </w:tc>
        <w:tc>
          <w:tcPr>
            <w:tcW w:w="776" w:type="dxa"/>
            <w:shd w:val="clear" w:color="auto" w:fill="auto"/>
          </w:tcPr>
          <w:p w14:paraId="5AC72D8C" w14:textId="02EA4345" w:rsidR="00742034" w:rsidRPr="00742034" w:rsidRDefault="00742034" w:rsidP="0074203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sz w:val="20"/>
                <w:szCs w:val="20"/>
              </w:rPr>
              <w:t>0</w:t>
            </w:r>
          </w:p>
        </w:tc>
        <w:tc>
          <w:tcPr>
            <w:tcW w:w="797" w:type="dxa"/>
            <w:shd w:val="clear" w:color="auto" w:fill="auto"/>
          </w:tcPr>
          <w:p w14:paraId="262B45AD" w14:textId="702353C1" w:rsidR="00742034" w:rsidRPr="00742034" w:rsidRDefault="00742034" w:rsidP="00742034">
            <w:pPr>
              <w:jc w:val="center"/>
              <w:rPr>
                <w:rFonts w:eastAsia="Times New Roman" w:cstheme="minorHAnsi"/>
                <w:b/>
                <w:bCs/>
                <w:color w:val="000000"/>
                <w:sz w:val="20"/>
                <w:szCs w:val="20"/>
              </w:rPr>
            </w:pPr>
            <w:r w:rsidRPr="00742034">
              <w:rPr>
                <w:sz w:val="20"/>
                <w:szCs w:val="20"/>
              </w:rPr>
              <w:t>459</w:t>
            </w:r>
          </w:p>
        </w:tc>
      </w:tr>
    </w:tbl>
    <w:p w14:paraId="6C85EFC6" w14:textId="12DE9867" w:rsidR="00226810" w:rsidRPr="00722C9F" w:rsidRDefault="00226810" w:rsidP="00226810">
      <w:pPr>
        <w:rPr>
          <w:rFonts w:cstheme="minorHAnsi"/>
          <w:i/>
          <w:iCs/>
          <w:sz w:val="20"/>
          <w:szCs w:val="20"/>
          <w:vertAlign w:val="subscript"/>
        </w:rPr>
      </w:pPr>
      <w:r w:rsidRPr="00722C9F">
        <w:rPr>
          <w:rFonts w:cstheme="minorHAnsi"/>
          <w:i/>
          <w:iCs/>
          <w:sz w:val="20"/>
          <w:szCs w:val="20"/>
        </w:rPr>
        <w:t xml:space="preserve">Note: </w:t>
      </w:r>
      <w:r w:rsidR="001A3A7C" w:rsidRPr="00722C9F">
        <w:rPr>
          <w:rFonts w:cstheme="minorHAnsi"/>
          <w:i/>
          <w:iCs/>
          <w:sz w:val="20"/>
          <w:szCs w:val="20"/>
        </w:rPr>
        <w:t>AWE-</w:t>
      </w:r>
      <w:r w:rsidR="00154A27" w:rsidRPr="00722C9F">
        <w:rPr>
          <w:i/>
          <w:iCs/>
        </w:rPr>
        <w:t xml:space="preserve"> </w:t>
      </w:r>
      <w:r w:rsidR="00154A27" w:rsidRPr="00722C9F">
        <w:rPr>
          <w:rFonts w:cstheme="minorHAnsi"/>
          <w:i/>
          <w:iCs/>
          <w:sz w:val="20"/>
          <w:szCs w:val="20"/>
        </w:rPr>
        <w:t>adult worm antigen</w:t>
      </w:r>
      <w:r w:rsidR="001A3A7C" w:rsidRPr="00722C9F">
        <w:rPr>
          <w:rFonts w:cstheme="minorHAnsi"/>
          <w:i/>
          <w:iCs/>
          <w:sz w:val="20"/>
          <w:szCs w:val="20"/>
        </w:rPr>
        <w:t xml:space="preserve">; </w:t>
      </w:r>
      <w:r w:rsidRPr="00722C9F">
        <w:rPr>
          <w:rFonts w:cstheme="minorHAnsi"/>
          <w:i/>
          <w:iCs/>
          <w:sz w:val="20"/>
          <w:szCs w:val="20"/>
        </w:rPr>
        <w:t xml:space="preserve">ELISA-Enzyme-Linked </w:t>
      </w:r>
      <w:proofErr w:type="spellStart"/>
      <w:r w:rsidRPr="00722C9F">
        <w:rPr>
          <w:rFonts w:cstheme="minorHAnsi"/>
          <w:i/>
          <w:iCs/>
          <w:sz w:val="20"/>
          <w:szCs w:val="20"/>
        </w:rPr>
        <w:t>immuno</w:t>
      </w:r>
      <w:proofErr w:type="spellEnd"/>
      <w:r w:rsidRPr="00722C9F">
        <w:rPr>
          <w:rFonts w:cstheme="minorHAnsi"/>
          <w:i/>
          <w:iCs/>
          <w:sz w:val="20"/>
          <w:szCs w:val="20"/>
        </w:rPr>
        <w:t xml:space="preserve"> sorbent assay; </w:t>
      </w:r>
      <w:r w:rsidRPr="00722C9F">
        <w:rPr>
          <w:rFonts w:eastAsia="Times New Roman" w:cstheme="minorHAnsi"/>
          <w:i/>
          <w:iCs/>
          <w:color w:val="000000"/>
          <w:sz w:val="20"/>
          <w:szCs w:val="20"/>
        </w:rPr>
        <w:t>FECT-Formol-ethyl acetate sedimentation concentration technique</w:t>
      </w:r>
      <w:r w:rsidR="001A3A7C" w:rsidRPr="00722C9F">
        <w:rPr>
          <w:rFonts w:eastAsia="Times New Roman" w:cstheme="minorHAnsi"/>
          <w:i/>
          <w:iCs/>
          <w:color w:val="000000"/>
          <w:sz w:val="20"/>
          <w:szCs w:val="20"/>
        </w:rPr>
        <w:t>; SEA-</w:t>
      </w:r>
      <w:r w:rsidR="00154A27" w:rsidRPr="00722C9F">
        <w:rPr>
          <w:i/>
          <w:iCs/>
        </w:rPr>
        <w:t xml:space="preserve"> </w:t>
      </w:r>
      <w:r w:rsidR="00040EE3" w:rsidRPr="00722C9F">
        <w:rPr>
          <w:rFonts w:eastAsia="Times New Roman" w:cstheme="minorHAnsi"/>
          <w:i/>
          <w:iCs/>
          <w:color w:val="000000"/>
          <w:sz w:val="20"/>
          <w:szCs w:val="20"/>
        </w:rPr>
        <w:t>S</w:t>
      </w:r>
      <w:r w:rsidR="00154A27" w:rsidRPr="00722C9F">
        <w:rPr>
          <w:rFonts w:eastAsia="Times New Roman" w:cstheme="minorHAnsi"/>
          <w:i/>
          <w:iCs/>
          <w:color w:val="000000"/>
          <w:sz w:val="20"/>
          <w:szCs w:val="20"/>
        </w:rPr>
        <w:t>oluble egg raw antigen</w:t>
      </w:r>
      <w:r w:rsidR="00040EE3" w:rsidRPr="00722C9F">
        <w:rPr>
          <w:rFonts w:eastAsia="Times New Roman" w:cstheme="minorHAnsi"/>
          <w:i/>
          <w:iCs/>
          <w:color w:val="000000"/>
          <w:sz w:val="20"/>
          <w:szCs w:val="20"/>
        </w:rPr>
        <w:t>; TP-Ture positive; FP-False positive; FN-False negative; TN-True negative</w:t>
      </w:r>
      <w:r w:rsidR="001A3A7C" w:rsidRPr="00722C9F">
        <w:rPr>
          <w:rFonts w:eastAsia="Times New Roman" w:cstheme="minorHAnsi"/>
          <w:i/>
          <w:iCs/>
          <w:color w:val="000000"/>
          <w:sz w:val="20"/>
          <w:szCs w:val="20"/>
        </w:rPr>
        <w:t xml:space="preserve">. </w:t>
      </w:r>
    </w:p>
    <w:p w14:paraId="48B7CDCE" w14:textId="77777777" w:rsidR="00044CFB" w:rsidRPr="005247B5" w:rsidRDefault="00044CFB" w:rsidP="00E42660">
      <w:pPr>
        <w:spacing w:line="480" w:lineRule="auto"/>
        <w:rPr>
          <w:rFonts w:cstheme="minorHAnsi"/>
          <w:sz w:val="22"/>
          <w:szCs w:val="22"/>
        </w:rPr>
      </w:pPr>
    </w:p>
    <w:p w14:paraId="5A615ECE" w14:textId="77777777" w:rsidR="006F4DC5" w:rsidRPr="005B59D6" w:rsidRDefault="006F4DC5" w:rsidP="00D71D28">
      <w:pPr>
        <w:rPr>
          <w:rFonts w:cstheme="minorHAnsi"/>
          <w:sz w:val="22"/>
          <w:szCs w:val="22"/>
        </w:rPr>
      </w:pPr>
    </w:p>
    <w:p w14:paraId="75FFD8AD" w14:textId="76B62DE5" w:rsidR="006F4DC5" w:rsidRPr="003722F4" w:rsidRDefault="0067756B" w:rsidP="00156BF7">
      <w:pPr>
        <w:spacing w:line="480" w:lineRule="auto"/>
        <w:rPr>
          <w:rFonts w:cstheme="minorHAnsi"/>
          <w:b/>
          <w:bCs/>
          <w:sz w:val="22"/>
          <w:szCs w:val="22"/>
        </w:rPr>
      </w:pPr>
      <w:r w:rsidRPr="003722F4">
        <w:rPr>
          <w:rFonts w:cstheme="minorHAnsi"/>
          <w:b/>
          <w:bCs/>
          <w:sz w:val="22"/>
          <w:szCs w:val="22"/>
        </w:rPr>
        <w:t xml:space="preserve">References </w:t>
      </w:r>
    </w:p>
    <w:p w14:paraId="386CA2E5" w14:textId="5653B53B" w:rsidR="000E0C15" w:rsidRPr="003722F4" w:rsidRDefault="006F4DC5" w:rsidP="00156BF7">
      <w:pPr>
        <w:pStyle w:val="EndNoteBibliography"/>
        <w:spacing w:line="480" w:lineRule="auto"/>
        <w:rPr>
          <w:rFonts w:asciiTheme="minorHAnsi" w:hAnsiTheme="minorHAnsi" w:cstheme="minorHAnsi"/>
          <w:sz w:val="22"/>
          <w:szCs w:val="22"/>
        </w:rPr>
      </w:pPr>
      <w:r w:rsidRPr="003722F4">
        <w:rPr>
          <w:rFonts w:asciiTheme="minorHAnsi" w:hAnsiTheme="minorHAnsi" w:cstheme="minorHAnsi"/>
          <w:sz w:val="22"/>
          <w:szCs w:val="22"/>
        </w:rPr>
        <w:fldChar w:fldCharType="begin"/>
      </w:r>
      <w:r w:rsidRPr="003722F4">
        <w:rPr>
          <w:rFonts w:asciiTheme="minorHAnsi" w:hAnsiTheme="minorHAnsi" w:cstheme="minorHAnsi"/>
          <w:sz w:val="22"/>
          <w:szCs w:val="22"/>
        </w:rPr>
        <w:instrText xml:space="preserve"> ADDIN EN.REFLIST </w:instrText>
      </w:r>
      <w:r w:rsidRPr="003722F4">
        <w:rPr>
          <w:rFonts w:asciiTheme="minorHAnsi" w:hAnsiTheme="minorHAnsi" w:cstheme="minorHAnsi"/>
          <w:sz w:val="22"/>
          <w:szCs w:val="22"/>
        </w:rPr>
        <w:fldChar w:fldCharType="separate"/>
      </w:r>
      <w:r w:rsidR="000E0C15" w:rsidRPr="003722F4">
        <w:rPr>
          <w:rFonts w:asciiTheme="minorHAnsi" w:hAnsiTheme="minorHAnsi" w:cstheme="minorHAnsi"/>
          <w:sz w:val="22"/>
          <w:szCs w:val="22"/>
        </w:rPr>
        <w:t>1.</w:t>
      </w:r>
      <w:r w:rsidR="000E0C15" w:rsidRPr="003722F4">
        <w:rPr>
          <w:rFonts w:asciiTheme="minorHAnsi" w:hAnsiTheme="minorHAnsi" w:cstheme="minorHAnsi"/>
          <w:sz w:val="22"/>
          <w:szCs w:val="22"/>
        </w:rPr>
        <w:tab/>
        <w:t>Nickel B, Sayasone S, Vonghachack Y, Odermatt P, Marti H. Schistosoma mansoni antigen detects Schistosoma mekongi infection. Acta Trop. 2015;141:310-4.</w:t>
      </w:r>
    </w:p>
    <w:p w14:paraId="3276B61C" w14:textId="6FE28AE0" w:rsidR="000E0C15" w:rsidRPr="003722F4" w:rsidRDefault="000E0C15" w:rsidP="00156BF7">
      <w:pPr>
        <w:pStyle w:val="EndNoteBibliography"/>
        <w:spacing w:line="480" w:lineRule="auto"/>
        <w:rPr>
          <w:rFonts w:asciiTheme="minorHAnsi" w:hAnsiTheme="minorHAnsi" w:cstheme="minorHAnsi"/>
          <w:sz w:val="22"/>
          <w:szCs w:val="22"/>
        </w:rPr>
      </w:pPr>
      <w:r w:rsidRPr="003722F4">
        <w:rPr>
          <w:rFonts w:asciiTheme="minorHAnsi" w:hAnsiTheme="minorHAnsi" w:cstheme="minorHAnsi"/>
          <w:sz w:val="22"/>
          <w:szCs w:val="22"/>
        </w:rPr>
        <w:t>2.</w:t>
      </w:r>
      <w:r w:rsidRPr="003722F4">
        <w:rPr>
          <w:rFonts w:asciiTheme="minorHAnsi" w:hAnsiTheme="minorHAnsi" w:cstheme="minorHAnsi"/>
          <w:sz w:val="22"/>
          <w:szCs w:val="22"/>
        </w:rPr>
        <w:tab/>
        <w:t>Sayasone S, Utzinger J, Akkhavong K, Odermatt P. Repeated stool sampling and use of multiple techniques enhance the sensitivity of helminth diagnosis: a cross-sectional survey in southern Lao People's Democratic Republic. Acta Trop. 2015;141:315-21.</w:t>
      </w:r>
    </w:p>
    <w:p w14:paraId="245A20F3" w14:textId="37D771FF" w:rsidR="00C4612A" w:rsidRPr="005B59D6" w:rsidRDefault="006F4DC5" w:rsidP="00156BF7">
      <w:pPr>
        <w:spacing w:line="480" w:lineRule="auto"/>
        <w:rPr>
          <w:rFonts w:cstheme="minorHAnsi"/>
          <w:sz w:val="22"/>
          <w:szCs w:val="22"/>
        </w:rPr>
      </w:pPr>
      <w:r w:rsidRPr="003722F4">
        <w:rPr>
          <w:rFonts w:cstheme="minorHAnsi"/>
          <w:sz w:val="22"/>
          <w:szCs w:val="22"/>
        </w:rPr>
        <w:fldChar w:fldCharType="end"/>
      </w:r>
    </w:p>
    <w:sectPr w:rsidR="00C4612A" w:rsidRPr="005B59D6" w:rsidSect="00680759">
      <w:footerReference w:type="default" r:id="rId8"/>
      <w:pgSz w:w="11907" w:h="16839" w:code="9"/>
      <w:pgMar w:top="1440" w:right="1440" w:bottom="1008" w:left="1440" w:header="432" w:footer="432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BBEC55F" w14:textId="77777777" w:rsidR="00FA2904" w:rsidRDefault="00FA2904" w:rsidP="0012646A">
      <w:r>
        <w:separator/>
      </w:r>
    </w:p>
  </w:endnote>
  <w:endnote w:type="continuationSeparator" w:id="0">
    <w:p w14:paraId="01F525E3" w14:textId="77777777" w:rsidR="00FA2904" w:rsidRDefault="00FA2904" w:rsidP="0012646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rinda">
    <w:panose1 w:val="020B0502040204020203"/>
    <w:charset w:val="00"/>
    <w:family w:val="swiss"/>
    <w:pitch w:val="variable"/>
    <w:sig w:usb0="0001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20842585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C90D6D7" w14:textId="7372AA10" w:rsidR="000D1F13" w:rsidRDefault="000D1F1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7D5A6BE" w14:textId="77777777" w:rsidR="000D1F13" w:rsidRDefault="000D1F1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4116973" w14:textId="77777777" w:rsidR="00FA2904" w:rsidRDefault="00FA2904" w:rsidP="0012646A">
      <w:r>
        <w:separator/>
      </w:r>
    </w:p>
  </w:footnote>
  <w:footnote w:type="continuationSeparator" w:id="0">
    <w:p w14:paraId="0085C3E2" w14:textId="77777777" w:rsidR="00FA2904" w:rsidRDefault="00FA2904" w:rsidP="0012646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AB90779"/>
    <w:multiLevelType w:val="hybridMultilevel"/>
    <w:tmpl w:val="806AF26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5B2941"/>
    <w:multiLevelType w:val="hybridMultilevel"/>
    <w:tmpl w:val="ADB0B28A"/>
    <w:lvl w:ilvl="0" w:tplc="85AC97D8">
      <w:start w:val="1"/>
      <w:numFmt w:val="decimal"/>
      <w:lvlText w:val="(%1)"/>
      <w:lvlJc w:val="left"/>
      <w:pPr>
        <w:ind w:left="720" w:hanging="360"/>
      </w:pPr>
      <w:rPr>
        <w:rFonts w:cstheme="minorBid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BE178C"/>
    <w:multiLevelType w:val="hybridMultilevel"/>
    <w:tmpl w:val="F496A4A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97631C"/>
    <w:multiLevelType w:val="hybridMultilevel"/>
    <w:tmpl w:val="195C36A4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40682086"/>
    <w:multiLevelType w:val="hybridMultilevel"/>
    <w:tmpl w:val="E1D07A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41190B"/>
    <w:multiLevelType w:val="hybridMultilevel"/>
    <w:tmpl w:val="D3341B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EED28C9"/>
    <w:multiLevelType w:val="hybridMultilevel"/>
    <w:tmpl w:val="B0BE1F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66F39F7"/>
    <w:multiLevelType w:val="hybridMultilevel"/>
    <w:tmpl w:val="F42283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A3D2148"/>
    <w:multiLevelType w:val="hybridMultilevel"/>
    <w:tmpl w:val="BD527B00"/>
    <w:lvl w:ilvl="0" w:tplc="D7D46DCC">
      <w:numFmt w:val="bullet"/>
      <w:lvlText w:val="-"/>
      <w:lvlJc w:val="left"/>
      <w:pPr>
        <w:ind w:left="705" w:hanging="360"/>
      </w:pPr>
      <w:rPr>
        <w:rFonts w:ascii="Calibri" w:eastAsiaTheme="minorEastAsia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2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5" w:hanging="360"/>
      </w:pPr>
      <w:rPr>
        <w:rFonts w:ascii="Wingdings" w:hAnsi="Wingdings" w:hint="default"/>
      </w:rPr>
    </w:lvl>
  </w:abstractNum>
  <w:abstractNum w:abstractNumId="9" w15:restartNumberingAfterBreak="0">
    <w:nsid w:val="5C17375B"/>
    <w:multiLevelType w:val="hybridMultilevel"/>
    <w:tmpl w:val="CD84C3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7335402"/>
    <w:multiLevelType w:val="hybridMultilevel"/>
    <w:tmpl w:val="FA485B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F085A0F"/>
    <w:multiLevelType w:val="hybridMultilevel"/>
    <w:tmpl w:val="6E2025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B5F2CB1"/>
    <w:multiLevelType w:val="hybridMultilevel"/>
    <w:tmpl w:val="9140DC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10"/>
  </w:num>
  <w:num w:numId="3">
    <w:abstractNumId w:val="1"/>
  </w:num>
  <w:num w:numId="4">
    <w:abstractNumId w:val="2"/>
  </w:num>
  <w:num w:numId="5">
    <w:abstractNumId w:val="9"/>
  </w:num>
  <w:num w:numId="6">
    <w:abstractNumId w:val="8"/>
  </w:num>
  <w:num w:numId="7">
    <w:abstractNumId w:val="0"/>
  </w:num>
  <w:num w:numId="8">
    <w:abstractNumId w:val="4"/>
  </w:num>
  <w:num w:numId="9">
    <w:abstractNumId w:val="3"/>
  </w:num>
  <w:num w:numId="10">
    <w:abstractNumId w:val="6"/>
  </w:num>
  <w:num w:numId="11">
    <w:abstractNumId w:val="5"/>
  </w:num>
  <w:num w:numId="12">
    <w:abstractNumId w:val="7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ocumentProtection w:edit="trackedChanges" w:enforcement="0"/>
  <w:defaultTabStop w:val="720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E2A61"/>
    <w:rsid w:val="000000A8"/>
    <w:rsid w:val="00001EAA"/>
    <w:rsid w:val="0000427F"/>
    <w:rsid w:val="000072A6"/>
    <w:rsid w:val="0000793C"/>
    <w:rsid w:val="00010276"/>
    <w:rsid w:val="00010DA1"/>
    <w:rsid w:val="00013B0A"/>
    <w:rsid w:val="00023FBC"/>
    <w:rsid w:val="000253B0"/>
    <w:rsid w:val="00025440"/>
    <w:rsid w:val="0003191D"/>
    <w:rsid w:val="00032DD3"/>
    <w:rsid w:val="00034A32"/>
    <w:rsid w:val="00035F53"/>
    <w:rsid w:val="00036F96"/>
    <w:rsid w:val="00040E63"/>
    <w:rsid w:val="00040EE3"/>
    <w:rsid w:val="0004140C"/>
    <w:rsid w:val="00043EAA"/>
    <w:rsid w:val="0004470C"/>
    <w:rsid w:val="00044CFB"/>
    <w:rsid w:val="000467A3"/>
    <w:rsid w:val="00047EE6"/>
    <w:rsid w:val="00051E34"/>
    <w:rsid w:val="0005482E"/>
    <w:rsid w:val="00057C69"/>
    <w:rsid w:val="0006352B"/>
    <w:rsid w:val="00063AB5"/>
    <w:rsid w:val="00065E48"/>
    <w:rsid w:val="000668DF"/>
    <w:rsid w:val="0007284C"/>
    <w:rsid w:val="0007613C"/>
    <w:rsid w:val="000865B0"/>
    <w:rsid w:val="00086D5A"/>
    <w:rsid w:val="00087CD5"/>
    <w:rsid w:val="00091937"/>
    <w:rsid w:val="00091DCD"/>
    <w:rsid w:val="00093873"/>
    <w:rsid w:val="0009586B"/>
    <w:rsid w:val="0009621A"/>
    <w:rsid w:val="00097432"/>
    <w:rsid w:val="000A418E"/>
    <w:rsid w:val="000A4F99"/>
    <w:rsid w:val="000B2B0E"/>
    <w:rsid w:val="000B383F"/>
    <w:rsid w:val="000B5FE4"/>
    <w:rsid w:val="000B6543"/>
    <w:rsid w:val="000B737D"/>
    <w:rsid w:val="000C0093"/>
    <w:rsid w:val="000C2C17"/>
    <w:rsid w:val="000C3FD8"/>
    <w:rsid w:val="000C4F11"/>
    <w:rsid w:val="000D1F13"/>
    <w:rsid w:val="000E02BC"/>
    <w:rsid w:val="000E0C15"/>
    <w:rsid w:val="000E7A76"/>
    <w:rsid w:val="000E7D24"/>
    <w:rsid w:val="000F128E"/>
    <w:rsid w:val="000F5F2D"/>
    <w:rsid w:val="000F7DCD"/>
    <w:rsid w:val="0010050A"/>
    <w:rsid w:val="00101575"/>
    <w:rsid w:val="00103064"/>
    <w:rsid w:val="00103515"/>
    <w:rsid w:val="00105D20"/>
    <w:rsid w:val="0010666A"/>
    <w:rsid w:val="00106734"/>
    <w:rsid w:val="0010768C"/>
    <w:rsid w:val="001102A4"/>
    <w:rsid w:val="001108AE"/>
    <w:rsid w:val="001119C3"/>
    <w:rsid w:val="00116E04"/>
    <w:rsid w:val="00120DF7"/>
    <w:rsid w:val="0012353F"/>
    <w:rsid w:val="0012646A"/>
    <w:rsid w:val="00126D7B"/>
    <w:rsid w:val="00127C6A"/>
    <w:rsid w:val="001312C7"/>
    <w:rsid w:val="0013131E"/>
    <w:rsid w:val="001353B6"/>
    <w:rsid w:val="001414E1"/>
    <w:rsid w:val="00141CC0"/>
    <w:rsid w:val="0014579A"/>
    <w:rsid w:val="00146B99"/>
    <w:rsid w:val="001519BB"/>
    <w:rsid w:val="00154A27"/>
    <w:rsid w:val="001558FA"/>
    <w:rsid w:val="00156735"/>
    <w:rsid w:val="00156BF7"/>
    <w:rsid w:val="001577D7"/>
    <w:rsid w:val="001602CF"/>
    <w:rsid w:val="00160437"/>
    <w:rsid w:val="001620F7"/>
    <w:rsid w:val="00162EBD"/>
    <w:rsid w:val="00163FFE"/>
    <w:rsid w:val="0016757A"/>
    <w:rsid w:val="00167643"/>
    <w:rsid w:val="00171662"/>
    <w:rsid w:val="001721E2"/>
    <w:rsid w:val="001722E9"/>
    <w:rsid w:val="001723DB"/>
    <w:rsid w:val="001724A8"/>
    <w:rsid w:val="00177DEB"/>
    <w:rsid w:val="001829A9"/>
    <w:rsid w:val="0018474E"/>
    <w:rsid w:val="0018658C"/>
    <w:rsid w:val="001914FB"/>
    <w:rsid w:val="00191555"/>
    <w:rsid w:val="00192C64"/>
    <w:rsid w:val="00193543"/>
    <w:rsid w:val="0019561B"/>
    <w:rsid w:val="0019709B"/>
    <w:rsid w:val="001A06A6"/>
    <w:rsid w:val="001A3A7C"/>
    <w:rsid w:val="001A6AC4"/>
    <w:rsid w:val="001B32CF"/>
    <w:rsid w:val="001B3D21"/>
    <w:rsid w:val="001B3D6F"/>
    <w:rsid w:val="001B5201"/>
    <w:rsid w:val="001B6BD6"/>
    <w:rsid w:val="001B6E68"/>
    <w:rsid w:val="001C19FE"/>
    <w:rsid w:val="001C240B"/>
    <w:rsid w:val="001C49F9"/>
    <w:rsid w:val="001C5855"/>
    <w:rsid w:val="001C6E01"/>
    <w:rsid w:val="001D01F0"/>
    <w:rsid w:val="001D298C"/>
    <w:rsid w:val="001D34A7"/>
    <w:rsid w:val="001D55E9"/>
    <w:rsid w:val="001D6E14"/>
    <w:rsid w:val="001D7B2C"/>
    <w:rsid w:val="001D7FB6"/>
    <w:rsid w:val="001E1243"/>
    <w:rsid w:val="001E187D"/>
    <w:rsid w:val="001E420B"/>
    <w:rsid w:val="001E488A"/>
    <w:rsid w:val="001E4B6D"/>
    <w:rsid w:val="001E4FF3"/>
    <w:rsid w:val="001E59E1"/>
    <w:rsid w:val="001E5E82"/>
    <w:rsid w:val="001E734B"/>
    <w:rsid w:val="001E7A6B"/>
    <w:rsid w:val="001F0C7C"/>
    <w:rsid w:val="002031D1"/>
    <w:rsid w:val="00205E8A"/>
    <w:rsid w:val="00206349"/>
    <w:rsid w:val="0020637E"/>
    <w:rsid w:val="00206E89"/>
    <w:rsid w:val="00210F2A"/>
    <w:rsid w:val="00216749"/>
    <w:rsid w:val="00216FDD"/>
    <w:rsid w:val="0021794F"/>
    <w:rsid w:val="00220DCF"/>
    <w:rsid w:val="00226810"/>
    <w:rsid w:val="002326FB"/>
    <w:rsid w:val="002329C1"/>
    <w:rsid w:val="00232E42"/>
    <w:rsid w:val="00233326"/>
    <w:rsid w:val="00233B9A"/>
    <w:rsid w:val="002371B3"/>
    <w:rsid w:val="00240B7B"/>
    <w:rsid w:val="00247737"/>
    <w:rsid w:val="00247784"/>
    <w:rsid w:val="00250486"/>
    <w:rsid w:val="00250A10"/>
    <w:rsid w:val="002558E5"/>
    <w:rsid w:val="00255F8F"/>
    <w:rsid w:val="0025748C"/>
    <w:rsid w:val="00260B64"/>
    <w:rsid w:val="00260BE9"/>
    <w:rsid w:val="00261B5E"/>
    <w:rsid w:val="00264531"/>
    <w:rsid w:val="00271230"/>
    <w:rsid w:val="00273786"/>
    <w:rsid w:val="0027517B"/>
    <w:rsid w:val="002753EA"/>
    <w:rsid w:val="002764A4"/>
    <w:rsid w:val="002771FF"/>
    <w:rsid w:val="00277DFA"/>
    <w:rsid w:val="00280108"/>
    <w:rsid w:val="002809E4"/>
    <w:rsid w:val="0028139E"/>
    <w:rsid w:val="00283256"/>
    <w:rsid w:val="00284F0C"/>
    <w:rsid w:val="00285718"/>
    <w:rsid w:val="002868C4"/>
    <w:rsid w:val="00286916"/>
    <w:rsid w:val="00290892"/>
    <w:rsid w:val="00293367"/>
    <w:rsid w:val="002943E4"/>
    <w:rsid w:val="00296723"/>
    <w:rsid w:val="0029724B"/>
    <w:rsid w:val="00297274"/>
    <w:rsid w:val="002A041B"/>
    <w:rsid w:val="002A2EA8"/>
    <w:rsid w:val="002A3B35"/>
    <w:rsid w:val="002A4E03"/>
    <w:rsid w:val="002A6986"/>
    <w:rsid w:val="002A6D23"/>
    <w:rsid w:val="002B44E7"/>
    <w:rsid w:val="002B6519"/>
    <w:rsid w:val="002B7CCF"/>
    <w:rsid w:val="002C1070"/>
    <w:rsid w:val="002C2C73"/>
    <w:rsid w:val="002C44D7"/>
    <w:rsid w:val="002C464E"/>
    <w:rsid w:val="002C516E"/>
    <w:rsid w:val="002C75E8"/>
    <w:rsid w:val="002C7D5A"/>
    <w:rsid w:val="002D1912"/>
    <w:rsid w:val="002D1AF8"/>
    <w:rsid w:val="002D261B"/>
    <w:rsid w:val="002D37BC"/>
    <w:rsid w:val="002D389D"/>
    <w:rsid w:val="002D3EA3"/>
    <w:rsid w:val="002D41E8"/>
    <w:rsid w:val="002D49F4"/>
    <w:rsid w:val="002D6855"/>
    <w:rsid w:val="002D75E6"/>
    <w:rsid w:val="002D7B8B"/>
    <w:rsid w:val="002D7E57"/>
    <w:rsid w:val="002E18CC"/>
    <w:rsid w:val="002E1925"/>
    <w:rsid w:val="002E3846"/>
    <w:rsid w:val="002E7ABB"/>
    <w:rsid w:val="002E7F75"/>
    <w:rsid w:val="002F0EBE"/>
    <w:rsid w:val="002F3894"/>
    <w:rsid w:val="002F537E"/>
    <w:rsid w:val="002F620F"/>
    <w:rsid w:val="00300AF0"/>
    <w:rsid w:val="003027EF"/>
    <w:rsid w:val="00303774"/>
    <w:rsid w:val="003038E6"/>
    <w:rsid w:val="003066CA"/>
    <w:rsid w:val="00306E12"/>
    <w:rsid w:val="00310DEC"/>
    <w:rsid w:val="0031301A"/>
    <w:rsid w:val="003208F8"/>
    <w:rsid w:val="00320DE8"/>
    <w:rsid w:val="0032189D"/>
    <w:rsid w:val="00322793"/>
    <w:rsid w:val="003273B1"/>
    <w:rsid w:val="00333164"/>
    <w:rsid w:val="003333F0"/>
    <w:rsid w:val="00333407"/>
    <w:rsid w:val="0033436B"/>
    <w:rsid w:val="003368A5"/>
    <w:rsid w:val="00336E30"/>
    <w:rsid w:val="003403C7"/>
    <w:rsid w:val="0034209C"/>
    <w:rsid w:val="00344908"/>
    <w:rsid w:val="00345A1A"/>
    <w:rsid w:val="00346C56"/>
    <w:rsid w:val="003475BD"/>
    <w:rsid w:val="0035157E"/>
    <w:rsid w:val="00351999"/>
    <w:rsid w:val="00353837"/>
    <w:rsid w:val="003574C4"/>
    <w:rsid w:val="00357D95"/>
    <w:rsid w:val="00361CC6"/>
    <w:rsid w:val="00364598"/>
    <w:rsid w:val="0036673B"/>
    <w:rsid w:val="003674A0"/>
    <w:rsid w:val="00370AF6"/>
    <w:rsid w:val="003722F4"/>
    <w:rsid w:val="003728BA"/>
    <w:rsid w:val="0037368C"/>
    <w:rsid w:val="00374A79"/>
    <w:rsid w:val="00374F8A"/>
    <w:rsid w:val="00375076"/>
    <w:rsid w:val="00376093"/>
    <w:rsid w:val="003764EE"/>
    <w:rsid w:val="003804DB"/>
    <w:rsid w:val="0038117F"/>
    <w:rsid w:val="00381F26"/>
    <w:rsid w:val="003821D1"/>
    <w:rsid w:val="003826B1"/>
    <w:rsid w:val="00384217"/>
    <w:rsid w:val="00384746"/>
    <w:rsid w:val="00386DC9"/>
    <w:rsid w:val="00387DA9"/>
    <w:rsid w:val="003904A2"/>
    <w:rsid w:val="00396CE8"/>
    <w:rsid w:val="003A03B6"/>
    <w:rsid w:val="003A0F36"/>
    <w:rsid w:val="003A196B"/>
    <w:rsid w:val="003A2208"/>
    <w:rsid w:val="003B0937"/>
    <w:rsid w:val="003B1891"/>
    <w:rsid w:val="003B2152"/>
    <w:rsid w:val="003B29B1"/>
    <w:rsid w:val="003B2D6F"/>
    <w:rsid w:val="003B2F7E"/>
    <w:rsid w:val="003B3899"/>
    <w:rsid w:val="003C081A"/>
    <w:rsid w:val="003C5EFB"/>
    <w:rsid w:val="003D3D18"/>
    <w:rsid w:val="003D59D0"/>
    <w:rsid w:val="003D5C7F"/>
    <w:rsid w:val="003D7E88"/>
    <w:rsid w:val="003E2B64"/>
    <w:rsid w:val="003F0102"/>
    <w:rsid w:val="003F5BDC"/>
    <w:rsid w:val="003F6C60"/>
    <w:rsid w:val="00400C2F"/>
    <w:rsid w:val="00402B19"/>
    <w:rsid w:val="00403AF3"/>
    <w:rsid w:val="0040583E"/>
    <w:rsid w:val="00407814"/>
    <w:rsid w:val="0041105D"/>
    <w:rsid w:val="00411F87"/>
    <w:rsid w:val="0041205C"/>
    <w:rsid w:val="00414C4C"/>
    <w:rsid w:val="00416C76"/>
    <w:rsid w:val="004220D4"/>
    <w:rsid w:val="00423DF6"/>
    <w:rsid w:val="004254D2"/>
    <w:rsid w:val="00427EF5"/>
    <w:rsid w:val="00427FB8"/>
    <w:rsid w:val="00430B25"/>
    <w:rsid w:val="004328A2"/>
    <w:rsid w:val="00433DE2"/>
    <w:rsid w:val="0043517E"/>
    <w:rsid w:val="004368EC"/>
    <w:rsid w:val="00437281"/>
    <w:rsid w:val="004379E3"/>
    <w:rsid w:val="00442D31"/>
    <w:rsid w:val="00443731"/>
    <w:rsid w:val="00444C60"/>
    <w:rsid w:val="00444DA2"/>
    <w:rsid w:val="004452DA"/>
    <w:rsid w:val="004505C2"/>
    <w:rsid w:val="00456F0A"/>
    <w:rsid w:val="00457026"/>
    <w:rsid w:val="004606E6"/>
    <w:rsid w:val="004610C9"/>
    <w:rsid w:val="00461C91"/>
    <w:rsid w:val="00461DF9"/>
    <w:rsid w:val="00462265"/>
    <w:rsid w:val="004626D3"/>
    <w:rsid w:val="0046583F"/>
    <w:rsid w:val="004667BE"/>
    <w:rsid w:val="00466CDF"/>
    <w:rsid w:val="00471516"/>
    <w:rsid w:val="00476E5F"/>
    <w:rsid w:val="004819AF"/>
    <w:rsid w:val="00484807"/>
    <w:rsid w:val="00485D0D"/>
    <w:rsid w:val="004861F1"/>
    <w:rsid w:val="0048651B"/>
    <w:rsid w:val="00490A9A"/>
    <w:rsid w:val="00491DD2"/>
    <w:rsid w:val="00494C33"/>
    <w:rsid w:val="00494D15"/>
    <w:rsid w:val="00497F3E"/>
    <w:rsid w:val="004B128F"/>
    <w:rsid w:val="004B1796"/>
    <w:rsid w:val="004B29FB"/>
    <w:rsid w:val="004B2C4E"/>
    <w:rsid w:val="004B3F41"/>
    <w:rsid w:val="004C017C"/>
    <w:rsid w:val="004C02E1"/>
    <w:rsid w:val="004C23C6"/>
    <w:rsid w:val="004C256A"/>
    <w:rsid w:val="004C5339"/>
    <w:rsid w:val="004C661E"/>
    <w:rsid w:val="004C6D26"/>
    <w:rsid w:val="004C7834"/>
    <w:rsid w:val="004D168F"/>
    <w:rsid w:val="004E005A"/>
    <w:rsid w:val="004E1CB2"/>
    <w:rsid w:val="004E39B2"/>
    <w:rsid w:val="004E5B8F"/>
    <w:rsid w:val="004F109F"/>
    <w:rsid w:val="004F1F9B"/>
    <w:rsid w:val="004F4851"/>
    <w:rsid w:val="004F6FBC"/>
    <w:rsid w:val="004F731A"/>
    <w:rsid w:val="005005BA"/>
    <w:rsid w:val="00503214"/>
    <w:rsid w:val="00503883"/>
    <w:rsid w:val="005079B3"/>
    <w:rsid w:val="00507B50"/>
    <w:rsid w:val="00512F96"/>
    <w:rsid w:val="00516FF2"/>
    <w:rsid w:val="00521AFA"/>
    <w:rsid w:val="005233DD"/>
    <w:rsid w:val="005247B5"/>
    <w:rsid w:val="00530906"/>
    <w:rsid w:val="005316A6"/>
    <w:rsid w:val="0053186F"/>
    <w:rsid w:val="00531D54"/>
    <w:rsid w:val="00532593"/>
    <w:rsid w:val="00535605"/>
    <w:rsid w:val="00535D43"/>
    <w:rsid w:val="005361EE"/>
    <w:rsid w:val="00545D00"/>
    <w:rsid w:val="005478A0"/>
    <w:rsid w:val="00552279"/>
    <w:rsid w:val="005541B9"/>
    <w:rsid w:val="005541D1"/>
    <w:rsid w:val="005555E9"/>
    <w:rsid w:val="00557296"/>
    <w:rsid w:val="00557629"/>
    <w:rsid w:val="0056022C"/>
    <w:rsid w:val="005607C9"/>
    <w:rsid w:val="00560EBE"/>
    <w:rsid w:val="00563C61"/>
    <w:rsid w:val="00563CC4"/>
    <w:rsid w:val="00564DFA"/>
    <w:rsid w:val="00567DC0"/>
    <w:rsid w:val="005802AB"/>
    <w:rsid w:val="00582CDD"/>
    <w:rsid w:val="0058463B"/>
    <w:rsid w:val="005855DC"/>
    <w:rsid w:val="00585BE5"/>
    <w:rsid w:val="0059277C"/>
    <w:rsid w:val="00597CC7"/>
    <w:rsid w:val="005A01C0"/>
    <w:rsid w:val="005A13FD"/>
    <w:rsid w:val="005A5CFC"/>
    <w:rsid w:val="005B25F7"/>
    <w:rsid w:val="005B269C"/>
    <w:rsid w:val="005B3743"/>
    <w:rsid w:val="005B41C2"/>
    <w:rsid w:val="005B59D6"/>
    <w:rsid w:val="005B6019"/>
    <w:rsid w:val="005B6152"/>
    <w:rsid w:val="005C33AA"/>
    <w:rsid w:val="005C7EC2"/>
    <w:rsid w:val="005D217B"/>
    <w:rsid w:val="005D2AF1"/>
    <w:rsid w:val="005D2EC2"/>
    <w:rsid w:val="005D3A16"/>
    <w:rsid w:val="005D5920"/>
    <w:rsid w:val="005D6057"/>
    <w:rsid w:val="005D62D0"/>
    <w:rsid w:val="005E01E4"/>
    <w:rsid w:val="005E3A1F"/>
    <w:rsid w:val="005E4303"/>
    <w:rsid w:val="005E44C2"/>
    <w:rsid w:val="005E5862"/>
    <w:rsid w:val="005F1E2D"/>
    <w:rsid w:val="005F6BE0"/>
    <w:rsid w:val="00601CCF"/>
    <w:rsid w:val="00603C5C"/>
    <w:rsid w:val="00616C48"/>
    <w:rsid w:val="00617194"/>
    <w:rsid w:val="00617D3F"/>
    <w:rsid w:val="00620FC8"/>
    <w:rsid w:val="0062547C"/>
    <w:rsid w:val="00625947"/>
    <w:rsid w:val="00626909"/>
    <w:rsid w:val="00627D6C"/>
    <w:rsid w:val="006306D0"/>
    <w:rsid w:val="00630F05"/>
    <w:rsid w:val="00632457"/>
    <w:rsid w:val="00633133"/>
    <w:rsid w:val="00633A8E"/>
    <w:rsid w:val="00635E39"/>
    <w:rsid w:val="00636A5C"/>
    <w:rsid w:val="00643852"/>
    <w:rsid w:val="00647AC2"/>
    <w:rsid w:val="006505C9"/>
    <w:rsid w:val="006520E2"/>
    <w:rsid w:val="0065544C"/>
    <w:rsid w:val="00657777"/>
    <w:rsid w:val="00660D49"/>
    <w:rsid w:val="00661742"/>
    <w:rsid w:val="006621C1"/>
    <w:rsid w:val="006704EC"/>
    <w:rsid w:val="006743A8"/>
    <w:rsid w:val="00676846"/>
    <w:rsid w:val="0067756B"/>
    <w:rsid w:val="00680544"/>
    <w:rsid w:val="006805D2"/>
    <w:rsid w:val="00680759"/>
    <w:rsid w:val="00681D72"/>
    <w:rsid w:val="00683A62"/>
    <w:rsid w:val="006922E4"/>
    <w:rsid w:val="00692D65"/>
    <w:rsid w:val="00694971"/>
    <w:rsid w:val="006A0B9E"/>
    <w:rsid w:val="006A0CAA"/>
    <w:rsid w:val="006A1A8E"/>
    <w:rsid w:val="006A1FA4"/>
    <w:rsid w:val="006A287E"/>
    <w:rsid w:val="006A329E"/>
    <w:rsid w:val="006A75D3"/>
    <w:rsid w:val="006B2D04"/>
    <w:rsid w:val="006B6768"/>
    <w:rsid w:val="006B76AE"/>
    <w:rsid w:val="006C0F9C"/>
    <w:rsid w:val="006C3222"/>
    <w:rsid w:val="006C355A"/>
    <w:rsid w:val="006C7745"/>
    <w:rsid w:val="006D0B6C"/>
    <w:rsid w:val="006D14F0"/>
    <w:rsid w:val="006D2324"/>
    <w:rsid w:val="006D264C"/>
    <w:rsid w:val="006D36D2"/>
    <w:rsid w:val="006D6BB5"/>
    <w:rsid w:val="006D72EA"/>
    <w:rsid w:val="006D7659"/>
    <w:rsid w:val="006E1C8B"/>
    <w:rsid w:val="006E2E34"/>
    <w:rsid w:val="006E30D3"/>
    <w:rsid w:val="006E3EB5"/>
    <w:rsid w:val="006F280B"/>
    <w:rsid w:val="006F357C"/>
    <w:rsid w:val="006F3FB6"/>
    <w:rsid w:val="006F4DC5"/>
    <w:rsid w:val="006F6268"/>
    <w:rsid w:val="006F683D"/>
    <w:rsid w:val="006F7357"/>
    <w:rsid w:val="00703B2A"/>
    <w:rsid w:val="0070568C"/>
    <w:rsid w:val="00706D1A"/>
    <w:rsid w:val="0070712E"/>
    <w:rsid w:val="00707A3E"/>
    <w:rsid w:val="00712B97"/>
    <w:rsid w:val="0071496A"/>
    <w:rsid w:val="007158FF"/>
    <w:rsid w:val="00716706"/>
    <w:rsid w:val="00716E23"/>
    <w:rsid w:val="00722C9F"/>
    <w:rsid w:val="00725AF8"/>
    <w:rsid w:val="0072728D"/>
    <w:rsid w:val="007322C0"/>
    <w:rsid w:val="0073250D"/>
    <w:rsid w:val="00735B7A"/>
    <w:rsid w:val="007369DA"/>
    <w:rsid w:val="00736C09"/>
    <w:rsid w:val="00742034"/>
    <w:rsid w:val="00743712"/>
    <w:rsid w:val="007449DA"/>
    <w:rsid w:val="007457E7"/>
    <w:rsid w:val="007475DF"/>
    <w:rsid w:val="00747943"/>
    <w:rsid w:val="007505E0"/>
    <w:rsid w:val="0075091C"/>
    <w:rsid w:val="00753D8B"/>
    <w:rsid w:val="00754F05"/>
    <w:rsid w:val="00755283"/>
    <w:rsid w:val="00755775"/>
    <w:rsid w:val="00763931"/>
    <w:rsid w:val="00763C7F"/>
    <w:rsid w:val="00764298"/>
    <w:rsid w:val="00765CBA"/>
    <w:rsid w:val="00773257"/>
    <w:rsid w:val="00776A68"/>
    <w:rsid w:val="00776ECE"/>
    <w:rsid w:val="0077772B"/>
    <w:rsid w:val="00780FC3"/>
    <w:rsid w:val="00791015"/>
    <w:rsid w:val="00793E4D"/>
    <w:rsid w:val="0079545F"/>
    <w:rsid w:val="007960EA"/>
    <w:rsid w:val="007A032D"/>
    <w:rsid w:val="007A69AD"/>
    <w:rsid w:val="007A6E4B"/>
    <w:rsid w:val="007B00F4"/>
    <w:rsid w:val="007B0C1E"/>
    <w:rsid w:val="007B201B"/>
    <w:rsid w:val="007B5607"/>
    <w:rsid w:val="007B6691"/>
    <w:rsid w:val="007C1072"/>
    <w:rsid w:val="007C1C62"/>
    <w:rsid w:val="007C2F96"/>
    <w:rsid w:val="007C44E5"/>
    <w:rsid w:val="007C45B4"/>
    <w:rsid w:val="007C779F"/>
    <w:rsid w:val="007C7A08"/>
    <w:rsid w:val="007D04DF"/>
    <w:rsid w:val="007D2E78"/>
    <w:rsid w:val="007E00F8"/>
    <w:rsid w:val="007E37A2"/>
    <w:rsid w:val="007E3F53"/>
    <w:rsid w:val="007E5284"/>
    <w:rsid w:val="007F26F8"/>
    <w:rsid w:val="007F2DBC"/>
    <w:rsid w:val="007F7EFD"/>
    <w:rsid w:val="008007D0"/>
    <w:rsid w:val="00802B77"/>
    <w:rsid w:val="008063EE"/>
    <w:rsid w:val="00810442"/>
    <w:rsid w:val="008109B5"/>
    <w:rsid w:val="00811BA0"/>
    <w:rsid w:val="008123EB"/>
    <w:rsid w:val="00813169"/>
    <w:rsid w:val="0081564B"/>
    <w:rsid w:val="00815F16"/>
    <w:rsid w:val="008167EE"/>
    <w:rsid w:val="00817972"/>
    <w:rsid w:val="0082057A"/>
    <w:rsid w:val="00820676"/>
    <w:rsid w:val="00820733"/>
    <w:rsid w:val="008230EB"/>
    <w:rsid w:val="00824792"/>
    <w:rsid w:val="00826BA4"/>
    <w:rsid w:val="00826BFE"/>
    <w:rsid w:val="0083092A"/>
    <w:rsid w:val="0083129B"/>
    <w:rsid w:val="008331DB"/>
    <w:rsid w:val="008348B8"/>
    <w:rsid w:val="00835AD8"/>
    <w:rsid w:val="00836A9E"/>
    <w:rsid w:val="00842A2D"/>
    <w:rsid w:val="008453DA"/>
    <w:rsid w:val="00845FA5"/>
    <w:rsid w:val="008479DA"/>
    <w:rsid w:val="00847AFE"/>
    <w:rsid w:val="00851CDB"/>
    <w:rsid w:val="00852E2D"/>
    <w:rsid w:val="0085768B"/>
    <w:rsid w:val="00861072"/>
    <w:rsid w:val="00861D2F"/>
    <w:rsid w:val="00861FC9"/>
    <w:rsid w:val="008634E7"/>
    <w:rsid w:val="00864DC6"/>
    <w:rsid w:val="00866645"/>
    <w:rsid w:val="008714B0"/>
    <w:rsid w:val="00873684"/>
    <w:rsid w:val="0087458D"/>
    <w:rsid w:val="00875FF6"/>
    <w:rsid w:val="00880B7D"/>
    <w:rsid w:val="00881C5A"/>
    <w:rsid w:val="00883D2E"/>
    <w:rsid w:val="00883F15"/>
    <w:rsid w:val="00893EBC"/>
    <w:rsid w:val="008954D4"/>
    <w:rsid w:val="00895564"/>
    <w:rsid w:val="008978C6"/>
    <w:rsid w:val="008A0278"/>
    <w:rsid w:val="008A432B"/>
    <w:rsid w:val="008A66CE"/>
    <w:rsid w:val="008B72D7"/>
    <w:rsid w:val="008C462C"/>
    <w:rsid w:val="008C5616"/>
    <w:rsid w:val="008C6029"/>
    <w:rsid w:val="008C678B"/>
    <w:rsid w:val="008C69D1"/>
    <w:rsid w:val="008D3287"/>
    <w:rsid w:val="008D4E4E"/>
    <w:rsid w:val="008E2180"/>
    <w:rsid w:val="008E368A"/>
    <w:rsid w:val="008E49B0"/>
    <w:rsid w:val="008E5BEC"/>
    <w:rsid w:val="008E5D68"/>
    <w:rsid w:val="008E79D0"/>
    <w:rsid w:val="008F0E78"/>
    <w:rsid w:val="008F78D2"/>
    <w:rsid w:val="009001B9"/>
    <w:rsid w:val="009016D9"/>
    <w:rsid w:val="00903C0A"/>
    <w:rsid w:val="0090566D"/>
    <w:rsid w:val="009057CA"/>
    <w:rsid w:val="009070B3"/>
    <w:rsid w:val="00907C79"/>
    <w:rsid w:val="0091143D"/>
    <w:rsid w:val="00917781"/>
    <w:rsid w:val="009177AA"/>
    <w:rsid w:val="009232F9"/>
    <w:rsid w:val="00923503"/>
    <w:rsid w:val="00924E3A"/>
    <w:rsid w:val="0092551A"/>
    <w:rsid w:val="00927052"/>
    <w:rsid w:val="009304CB"/>
    <w:rsid w:val="00932068"/>
    <w:rsid w:val="00934380"/>
    <w:rsid w:val="0094091F"/>
    <w:rsid w:val="009413C2"/>
    <w:rsid w:val="00941BA3"/>
    <w:rsid w:val="0094209E"/>
    <w:rsid w:val="0094254C"/>
    <w:rsid w:val="00950F5A"/>
    <w:rsid w:val="009574A3"/>
    <w:rsid w:val="00961F44"/>
    <w:rsid w:val="00967421"/>
    <w:rsid w:val="00970D2C"/>
    <w:rsid w:val="00973656"/>
    <w:rsid w:val="00976C67"/>
    <w:rsid w:val="0098049B"/>
    <w:rsid w:val="009837B8"/>
    <w:rsid w:val="009849EF"/>
    <w:rsid w:val="009859D5"/>
    <w:rsid w:val="009879B0"/>
    <w:rsid w:val="00991126"/>
    <w:rsid w:val="009926AF"/>
    <w:rsid w:val="00992774"/>
    <w:rsid w:val="009933A8"/>
    <w:rsid w:val="009939C7"/>
    <w:rsid w:val="009946C1"/>
    <w:rsid w:val="00995408"/>
    <w:rsid w:val="009A4691"/>
    <w:rsid w:val="009A623D"/>
    <w:rsid w:val="009B33B7"/>
    <w:rsid w:val="009B5882"/>
    <w:rsid w:val="009B7B11"/>
    <w:rsid w:val="009C3222"/>
    <w:rsid w:val="009C3C52"/>
    <w:rsid w:val="009C47DC"/>
    <w:rsid w:val="009C5248"/>
    <w:rsid w:val="009C55FB"/>
    <w:rsid w:val="009D2515"/>
    <w:rsid w:val="009D3983"/>
    <w:rsid w:val="009D3A37"/>
    <w:rsid w:val="009D412C"/>
    <w:rsid w:val="009D79A5"/>
    <w:rsid w:val="009D7CE8"/>
    <w:rsid w:val="009E021E"/>
    <w:rsid w:val="009E145E"/>
    <w:rsid w:val="009E4BF4"/>
    <w:rsid w:val="009E6781"/>
    <w:rsid w:val="009E6D86"/>
    <w:rsid w:val="009E79F4"/>
    <w:rsid w:val="009F2100"/>
    <w:rsid w:val="009F335C"/>
    <w:rsid w:val="009F3622"/>
    <w:rsid w:val="00A0335B"/>
    <w:rsid w:val="00A0431E"/>
    <w:rsid w:val="00A06155"/>
    <w:rsid w:val="00A062AD"/>
    <w:rsid w:val="00A07E32"/>
    <w:rsid w:val="00A10041"/>
    <w:rsid w:val="00A113B5"/>
    <w:rsid w:val="00A1156B"/>
    <w:rsid w:val="00A119F8"/>
    <w:rsid w:val="00A12CA7"/>
    <w:rsid w:val="00A14136"/>
    <w:rsid w:val="00A14575"/>
    <w:rsid w:val="00A14AA5"/>
    <w:rsid w:val="00A14CC9"/>
    <w:rsid w:val="00A15470"/>
    <w:rsid w:val="00A155C5"/>
    <w:rsid w:val="00A16262"/>
    <w:rsid w:val="00A22349"/>
    <w:rsid w:val="00A22B31"/>
    <w:rsid w:val="00A24BBC"/>
    <w:rsid w:val="00A252DD"/>
    <w:rsid w:val="00A252F8"/>
    <w:rsid w:val="00A254CA"/>
    <w:rsid w:val="00A262A0"/>
    <w:rsid w:val="00A26661"/>
    <w:rsid w:val="00A26D05"/>
    <w:rsid w:val="00A27C1B"/>
    <w:rsid w:val="00A3538E"/>
    <w:rsid w:val="00A35FDE"/>
    <w:rsid w:val="00A3672A"/>
    <w:rsid w:val="00A44BDA"/>
    <w:rsid w:val="00A4505F"/>
    <w:rsid w:val="00A479DF"/>
    <w:rsid w:val="00A47AE5"/>
    <w:rsid w:val="00A53C12"/>
    <w:rsid w:val="00A577BB"/>
    <w:rsid w:val="00A60346"/>
    <w:rsid w:val="00A612DB"/>
    <w:rsid w:val="00A61B95"/>
    <w:rsid w:val="00A66233"/>
    <w:rsid w:val="00A67580"/>
    <w:rsid w:val="00A70375"/>
    <w:rsid w:val="00A75EBD"/>
    <w:rsid w:val="00A84F52"/>
    <w:rsid w:val="00A91D29"/>
    <w:rsid w:val="00A936C9"/>
    <w:rsid w:val="00A96F72"/>
    <w:rsid w:val="00AA0CB7"/>
    <w:rsid w:val="00AA34A3"/>
    <w:rsid w:val="00AA71E2"/>
    <w:rsid w:val="00AA7A4A"/>
    <w:rsid w:val="00AB1331"/>
    <w:rsid w:val="00AB4EDC"/>
    <w:rsid w:val="00AB5C05"/>
    <w:rsid w:val="00AC5EB4"/>
    <w:rsid w:val="00AC6166"/>
    <w:rsid w:val="00AD47B3"/>
    <w:rsid w:val="00AD65C1"/>
    <w:rsid w:val="00AD729E"/>
    <w:rsid w:val="00AD76EE"/>
    <w:rsid w:val="00AE0F4A"/>
    <w:rsid w:val="00AE156B"/>
    <w:rsid w:val="00AE20DB"/>
    <w:rsid w:val="00AE5087"/>
    <w:rsid w:val="00AE5C64"/>
    <w:rsid w:val="00AF5ACB"/>
    <w:rsid w:val="00B003E8"/>
    <w:rsid w:val="00B00511"/>
    <w:rsid w:val="00B00D28"/>
    <w:rsid w:val="00B01F22"/>
    <w:rsid w:val="00B02CD4"/>
    <w:rsid w:val="00B0712D"/>
    <w:rsid w:val="00B13651"/>
    <w:rsid w:val="00B16C56"/>
    <w:rsid w:val="00B236BD"/>
    <w:rsid w:val="00B25822"/>
    <w:rsid w:val="00B25B46"/>
    <w:rsid w:val="00B25BCE"/>
    <w:rsid w:val="00B369E2"/>
    <w:rsid w:val="00B466AE"/>
    <w:rsid w:val="00B47F54"/>
    <w:rsid w:val="00B509B4"/>
    <w:rsid w:val="00B51C4F"/>
    <w:rsid w:val="00B528B9"/>
    <w:rsid w:val="00B53C9A"/>
    <w:rsid w:val="00B566EB"/>
    <w:rsid w:val="00B57268"/>
    <w:rsid w:val="00B578C3"/>
    <w:rsid w:val="00B622FD"/>
    <w:rsid w:val="00B63AC7"/>
    <w:rsid w:val="00B72429"/>
    <w:rsid w:val="00B7473A"/>
    <w:rsid w:val="00B74CFD"/>
    <w:rsid w:val="00B754C8"/>
    <w:rsid w:val="00B844FF"/>
    <w:rsid w:val="00B8487C"/>
    <w:rsid w:val="00B86D4D"/>
    <w:rsid w:val="00B878DA"/>
    <w:rsid w:val="00B9342C"/>
    <w:rsid w:val="00B97DE5"/>
    <w:rsid w:val="00BA284B"/>
    <w:rsid w:val="00BA7724"/>
    <w:rsid w:val="00BA7A97"/>
    <w:rsid w:val="00BB182D"/>
    <w:rsid w:val="00BB3618"/>
    <w:rsid w:val="00BC2338"/>
    <w:rsid w:val="00BC58C8"/>
    <w:rsid w:val="00BC6EFA"/>
    <w:rsid w:val="00BD0D75"/>
    <w:rsid w:val="00BD2C86"/>
    <w:rsid w:val="00BD6292"/>
    <w:rsid w:val="00BD7A4E"/>
    <w:rsid w:val="00BE0143"/>
    <w:rsid w:val="00BE1247"/>
    <w:rsid w:val="00BE32AB"/>
    <w:rsid w:val="00BE393E"/>
    <w:rsid w:val="00BE7082"/>
    <w:rsid w:val="00BE708C"/>
    <w:rsid w:val="00BF689E"/>
    <w:rsid w:val="00BF6EBF"/>
    <w:rsid w:val="00BF7551"/>
    <w:rsid w:val="00C01F68"/>
    <w:rsid w:val="00C02314"/>
    <w:rsid w:val="00C02E60"/>
    <w:rsid w:val="00C037AD"/>
    <w:rsid w:val="00C06776"/>
    <w:rsid w:val="00C07F04"/>
    <w:rsid w:val="00C10A54"/>
    <w:rsid w:val="00C167CA"/>
    <w:rsid w:val="00C2078B"/>
    <w:rsid w:val="00C2079A"/>
    <w:rsid w:val="00C2109E"/>
    <w:rsid w:val="00C2113D"/>
    <w:rsid w:val="00C24F47"/>
    <w:rsid w:val="00C278F4"/>
    <w:rsid w:val="00C27CC4"/>
    <w:rsid w:val="00C33F41"/>
    <w:rsid w:val="00C34ECF"/>
    <w:rsid w:val="00C35C0E"/>
    <w:rsid w:val="00C40DDB"/>
    <w:rsid w:val="00C41617"/>
    <w:rsid w:val="00C44AB3"/>
    <w:rsid w:val="00C453D8"/>
    <w:rsid w:val="00C4612A"/>
    <w:rsid w:val="00C46AE9"/>
    <w:rsid w:val="00C503E6"/>
    <w:rsid w:val="00C553B4"/>
    <w:rsid w:val="00C61A45"/>
    <w:rsid w:val="00C631C9"/>
    <w:rsid w:val="00C649B0"/>
    <w:rsid w:val="00C7378F"/>
    <w:rsid w:val="00C73FFA"/>
    <w:rsid w:val="00C75A7D"/>
    <w:rsid w:val="00C76E93"/>
    <w:rsid w:val="00C8525F"/>
    <w:rsid w:val="00C8569F"/>
    <w:rsid w:val="00C859F2"/>
    <w:rsid w:val="00C86A2E"/>
    <w:rsid w:val="00C87A1F"/>
    <w:rsid w:val="00C91FAE"/>
    <w:rsid w:val="00C941B8"/>
    <w:rsid w:val="00C94A22"/>
    <w:rsid w:val="00C96EFC"/>
    <w:rsid w:val="00C96F78"/>
    <w:rsid w:val="00CA0126"/>
    <w:rsid w:val="00CA63E5"/>
    <w:rsid w:val="00CA746A"/>
    <w:rsid w:val="00CB1E87"/>
    <w:rsid w:val="00CB7CC4"/>
    <w:rsid w:val="00CC0458"/>
    <w:rsid w:val="00CC1E6B"/>
    <w:rsid w:val="00CC6F88"/>
    <w:rsid w:val="00CC74BA"/>
    <w:rsid w:val="00CC7D76"/>
    <w:rsid w:val="00CD03EB"/>
    <w:rsid w:val="00CE39D7"/>
    <w:rsid w:val="00CE4DD8"/>
    <w:rsid w:val="00CE6774"/>
    <w:rsid w:val="00CE7EA9"/>
    <w:rsid w:val="00CF0E4B"/>
    <w:rsid w:val="00CF12F6"/>
    <w:rsid w:val="00CF197A"/>
    <w:rsid w:val="00CF24C3"/>
    <w:rsid w:val="00CF490A"/>
    <w:rsid w:val="00CF71BD"/>
    <w:rsid w:val="00CF7CA2"/>
    <w:rsid w:val="00D0056C"/>
    <w:rsid w:val="00D00D1E"/>
    <w:rsid w:val="00D039C7"/>
    <w:rsid w:val="00D05FB1"/>
    <w:rsid w:val="00D064B3"/>
    <w:rsid w:val="00D20AF0"/>
    <w:rsid w:val="00D2243F"/>
    <w:rsid w:val="00D24793"/>
    <w:rsid w:val="00D25FAE"/>
    <w:rsid w:val="00D3035C"/>
    <w:rsid w:val="00D30A60"/>
    <w:rsid w:val="00D32DC7"/>
    <w:rsid w:val="00D332D6"/>
    <w:rsid w:val="00D36243"/>
    <w:rsid w:val="00D36A9C"/>
    <w:rsid w:val="00D370D4"/>
    <w:rsid w:val="00D41900"/>
    <w:rsid w:val="00D4191D"/>
    <w:rsid w:val="00D43973"/>
    <w:rsid w:val="00D45552"/>
    <w:rsid w:val="00D47D86"/>
    <w:rsid w:val="00D54B20"/>
    <w:rsid w:val="00D62D7D"/>
    <w:rsid w:val="00D6388E"/>
    <w:rsid w:val="00D65E0A"/>
    <w:rsid w:val="00D664B0"/>
    <w:rsid w:val="00D67181"/>
    <w:rsid w:val="00D70581"/>
    <w:rsid w:val="00D71D28"/>
    <w:rsid w:val="00D71FAF"/>
    <w:rsid w:val="00D72FD5"/>
    <w:rsid w:val="00D80F93"/>
    <w:rsid w:val="00D831CA"/>
    <w:rsid w:val="00D842EA"/>
    <w:rsid w:val="00D85127"/>
    <w:rsid w:val="00D867BB"/>
    <w:rsid w:val="00D94774"/>
    <w:rsid w:val="00D964AB"/>
    <w:rsid w:val="00D97FA8"/>
    <w:rsid w:val="00DA289C"/>
    <w:rsid w:val="00DB055B"/>
    <w:rsid w:val="00DB1424"/>
    <w:rsid w:val="00DB1E41"/>
    <w:rsid w:val="00DB22CF"/>
    <w:rsid w:val="00DB2F47"/>
    <w:rsid w:val="00DB3B22"/>
    <w:rsid w:val="00DB3D70"/>
    <w:rsid w:val="00DB635F"/>
    <w:rsid w:val="00DC1ACC"/>
    <w:rsid w:val="00DC746A"/>
    <w:rsid w:val="00DD1BDF"/>
    <w:rsid w:val="00DD2675"/>
    <w:rsid w:val="00DD2ABC"/>
    <w:rsid w:val="00DE1939"/>
    <w:rsid w:val="00DE1FB1"/>
    <w:rsid w:val="00DE4BE3"/>
    <w:rsid w:val="00DE5450"/>
    <w:rsid w:val="00DF0090"/>
    <w:rsid w:val="00DF2DB7"/>
    <w:rsid w:val="00DF45AE"/>
    <w:rsid w:val="00DF58E7"/>
    <w:rsid w:val="00DF655D"/>
    <w:rsid w:val="00DF74FF"/>
    <w:rsid w:val="00DF7F07"/>
    <w:rsid w:val="00E0118F"/>
    <w:rsid w:val="00E06181"/>
    <w:rsid w:val="00E06914"/>
    <w:rsid w:val="00E1117C"/>
    <w:rsid w:val="00E16261"/>
    <w:rsid w:val="00E163B0"/>
    <w:rsid w:val="00E21AC1"/>
    <w:rsid w:val="00E25868"/>
    <w:rsid w:val="00E3049D"/>
    <w:rsid w:val="00E343D6"/>
    <w:rsid w:val="00E34418"/>
    <w:rsid w:val="00E34944"/>
    <w:rsid w:val="00E34F19"/>
    <w:rsid w:val="00E40078"/>
    <w:rsid w:val="00E40AF6"/>
    <w:rsid w:val="00E42660"/>
    <w:rsid w:val="00E449C2"/>
    <w:rsid w:val="00E53A7C"/>
    <w:rsid w:val="00E57656"/>
    <w:rsid w:val="00E57BFD"/>
    <w:rsid w:val="00E619AD"/>
    <w:rsid w:val="00E621E9"/>
    <w:rsid w:val="00E62F5B"/>
    <w:rsid w:val="00E63EE7"/>
    <w:rsid w:val="00E648A6"/>
    <w:rsid w:val="00E64AA2"/>
    <w:rsid w:val="00E64FC4"/>
    <w:rsid w:val="00E66028"/>
    <w:rsid w:val="00E66B55"/>
    <w:rsid w:val="00E708D4"/>
    <w:rsid w:val="00E7318F"/>
    <w:rsid w:val="00E74DF8"/>
    <w:rsid w:val="00E7730F"/>
    <w:rsid w:val="00E77727"/>
    <w:rsid w:val="00E80B6A"/>
    <w:rsid w:val="00E84EDE"/>
    <w:rsid w:val="00E8565A"/>
    <w:rsid w:val="00E8649C"/>
    <w:rsid w:val="00E96045"/>
    <w:rsid w:val="00EA22E0"/>
    <w:rsid w:val="00EA4144"/>
    <w:rsid w:val="00EA4CE5"/>
    <w:rsid w:val="00EA7A38"/>
    <w:rsid w:val="00EA7D6B"/>
    <w:rsid w:val="00EB6BDB"/>
    <w:rsid w:val="00EC10C6"/>
    <w:rsid w:val="00EC2150"/>
    <w:rsid w:val="00EC25FB"/>
    <w:rsid w:val="00EC2798"/>
    <w:rsid w:val="00EC68B3"/>
    <w:rsid w:val="00EC70A8"/>
    <w:rsid w:val="00EC7B45"/>
    <w:rsid w:val="00EC7BD3"/>
    <w:rsid w:val="00EE181D"/>
    <w:rsid w:val="00EE183B"/>
    <w:rsid w:val="00EE2A61"/>
    <w:rsid w:val="00EE408A"/>
    <w:rsid w:val="00EE4F02"/>
    <w:rsid w:val="00EE5BF9"/>
    <w:rsid w:val="00EE6D5B"/>
    <w:rsid w:val="00EF05FC"/>
    <w:rsid w:val="00EF1B1B"/>
    <w:rsid w:val="00EF3B3E"/>
    <w:rsid w:val="00EF56AF"/>
    <w:rsid w:val="00EF594B"/>
    <w:rsid w:val="00F004B5"/>
    <w:rsid w:val="00F02A6F"/>
    <w:rsid w:val="00F0747C"/>
    <w:rsid w:val="00F11849"/>
    <w:rsid w:val="00F11A47"/>
    <w:rsid w:val="00F1481E"/>
    <w:rsid w:val="00F1515B"/>
    <w:rsid w:val="00F17082"/>
    <w:rsid w:val="00F23BB0"/>
    <w:rsid w:val="00F30B85"/>
    <w:rsid w:val="00F318C6"/>
    <w:rsid w:val="00F35BA1"/>
    <w:rsid w:val="00F375D7"/>
    <w:rsid w:val="00F43A60"/>
    <w:rsid w:val="00F446D0"/>
    <w:rsid w:val="00F47B4A"/>
    <w:rsid w:val="00F519D5"/>
    <w:rsid w:val="00F51C86"/>
    <w:rsid w:val="00F51F6A"/>
    <w:rsid w:val="00F57303"/>
    <w:rsid w:val="00F57540"/>
    <w:rsid w:val="00F61D04"/>
    <w:rsid w:val="00F622A4"/>
    <w:rsid w:val="00F63B7F"/>
    <w:rsid w:val="00F64D7D"/>
    <w:rsid w:val="00F66C33"/>
    <w:rsid w:val="00F722D2"/>
    <w:rsid w:val="00F73E2B"/>
    <w:rsid w:val="00F74448"/>
    <w:rsid w:val="00F77469"/>
    <w:rsid w:val="00F81E9B"/>
    <w:rsid w:val="00F82F31"/>
    <w:rsid w:val="00F845D0"/>
    <w:rsid w:val="00F85418"/>
    <w:rsid w:val="00F856B6"/>
    <w:rsid w:val="00F86E67"/>
    <w:rsid w:val="00F91F88"/>
    <w:rsid w:val="00F939BC"/>
    <w:rsid w:val="00F95413"/>
    <w:rsid w:val="00F958A4"/>
    <w:rsid w:val="00FA1154"/>
    <w:rsid w:val="00FA2904"/>
    <w:rsid w:val="00FA58AC"/>
    <w:rsid w:val="00FA5C48"/>
    <w:rsid w:val="00FA701E"/>
    <w:rsid w:val="00FB05A0"/>
    <w:rsid w:val="00FB0F85"/>
    <w:rsid w:val="00FB2CD9"/>
    <w:rsid w:val="00FB5F4D"/>
    <w:rsid w:val="00FC1218"/>
    <w:rsid w:val="00FC1D49"/>
    <w:rsid w:val="00FC66D9"/>
    <w:rsid w:val="00FD0211"/>
    <w:rsid w:val="00FD02FE"/>
    <w:rsid w:val="00FD31FB"/>
    <w:rsid w:val="00FD41DE"/>
    <w:rsid w:val="00FD4716"/>
    <w:rsid w:val="00FD7C35"/>
    <w:rsid w:val="00FE1461"/>
    <w:rsid w:val="00FE5F2D"/>
    <w:rsid w:val="00FF2B9B"/>
    <w:rsid w:val="00FF3206"/>
    <w:rsid w:val="00FF59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bn-BD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64F9069"/>
  <w15:docId w15:val="{0BC81E97-D934-48DA-871C-F28BF8C23D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8"/>
        <w:lang w:val="en-US" w:eastAsia="ja-JP" w:bidi="bn-BD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478A0"/>
    <w:pPr>
      <w:widowControl w:val="0"/>
      <w:spacing w:after="0" w:line="240" w:lineRule="auto"/>
      <w:jc w:val="both"/>
    </w:pPr>
    <w:rPr>
      <w:kern w:val="2"/>
      <w:sz w:val="24"/>
      <w:szCs w:val="24"/>
      <w:lang w:bidi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EE2A61"/>
    <w:pPr>
      <w:keepNext/>
      <w:spacing w:before="240"/>
      <w:outlineLvl w:val="0"/>
    </w:pPr>
    <w:rPr>
      <w:rFonts w:ascii="Times New Roman" w:eastAsia="Times New Roman" w:hAnsi="Times New Roman" w:cs="Times New Roman"/>
      <w:b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00D1E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76A68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E2A61"/>
    <w:rPr>
      <w:rFonts w:ascii="Times New Roman" w:eastAsia="Times New Roman" w:hAnsi="Times New Roman" w:cs="Times New Roman"/>
      <w:b/>
      <w:kern w:val="2"/>
      <w:szCs w:val="22"/>
      <w:lang w:bidi="ar-SA"/>
    </w:rPr>
  </w:style>
  <w:style w:type="table" w:styleId="TableGrid">
    <w:name w:val="Table Grid"/>
    <w:basedOn w:val="TableNormal"/>
    <w:uiPriority w:val="59"/>
    <w:rsid w:val="00EE2A61"/>
    <w:pPr>
      <w:spacing w:after="0" w:line="240" w:lineRule="auto"/>
    </w:pPr>
    <w:rPr>
      <w:kern w:val="2"/>
      <w:sz w:val="24"/>
      <w:szCs w:val="24"/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EE2A61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E2A61"/>
    <w:rPr>
      <w:b/>
      <w:bCs/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2586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5868"/>
    <w:rPr>
      <w:rFonts w:ascii="Segoe UI" w:hAnsi="Segoe UI" w:cs="Segoe UI"/>
      <w:kern w:val="2"/>
      <w:sz w:val="18"/>
      <w:szCs w:val="18"/>
      <w:lang w:bidi="ar-SA"/>
    </w:rPr>
  </w:style>
  <w:style w:type="paragraph" w:styleId="ListParagraph">
    <w:name w:val="List Paragraph"/>
    <w:basedOn w:val="Normal"/>
    <w:uiPriority w:val="34"/>
    <w:qFormat/>
    <w:rsid w:val="00A22349"/>
    <w:pPr>
      <w:ind w:left="720"/>
      <w:contextualSpacing/>
    </w:pPr>
  </w:style>
  <w:style w:type="table" w:customStyle="1" w:styleId="TableGrid1">
    <w:name w:val="Table Grid1"/>
    <w:basedOn w:val="TableNormal"/>
    <w:next w:val="TableGrid"/>
    <w:uiPriority w:val="59"/>
    <w:rsid w:val="004328A2"/>
    <w:pPr>
      <w:spacing w:after="0" w:line="240" w:lineRule="auto"/>
    </w:pPr>
    <w:rPr>
      <w:szCs w:val="22"/>
      <w:lang w:eastAsia="en-US"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776A68"/>
    <w:rPr>
      <w:rFonts w:asciiTheme="majorHAnsi" w:eastAsiaTheme="majorEastAsia" w:hAnsiTheme="majorHAnsi" w:cstheme="majorBidi"/>
      <w:i/>
      <w:iCs/>
      <w:color w:val="2F5496" w:themeColor="accent1" w:themeShade="BF"/>
      <w:kern w:val="2"/>
      <w:sz w:val="24"/>
      <w:szCs w:val="24"/>
      <w:lang w:bidi="ar-SA"/>
    </w:rPr>
  </w:style>
  <w:style w:type="paragraph" w:customStyle="1" w:styleId="EndNoteBibliographyTitle">
    <w:name w:val="EndNote Bibliography Title"/>
    <w:basedOn w:val="Normal"/>
    <w:link w:val="EndNoteBibliographyTitleChar"/>
    <w:rsid w:val="006F280B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280B"/>
    <w:rPr>
      <w:rFonts w:ascii="Calibri" w:hAnsi="Calibri" w:cs="Calibri"/>
      <w:noProof/>
      <w:kern w:val="2"/>
      <w:sz w:val="24"/>
      <w:szCs w:val="24"/>
      <w:lang w:bidi="ar-SA"/>
    </w:rPr>
  </w:style>
  <w:style w:type="paragraph" w:customStyle="1" w:styleId="EndNoteBibliography">
    <w:name w:val="EndNote Bibliography"/>
    <w:basedOn w:val="Normal"/>
    <w:link w:val="EndNoteBibliographyChar"/>
    <w:rsid w:val="006F280B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F280B"/>
    <w:rPr>
      <w:rFonts w:ascii="Calibri" w:hAnsi="Calibri" w:cs="Calibri"/>
      <w:noProof/>
      <w:kern w:val="2"/>
      <w:sz w:val="24"/>
      <w:szCs w:val="24"/>
      <w:lang w:bidi="ar-SA"/>
    </w:rPr>
  </w:style>
  <w:style w:type="paragraph" w:styleId="Header">
    <w:name w:val="header"/>
    <w:basedOn w:val="Normal"/>
    <w:link w:val="HeaderChar"/>
    <w:uiPriority w:val="99"/>
    <w:unhideWhenUsed/>
    <w:rsid w:val="0012646A"/>
    <w:pPr>
      <w:tabs>
        <w:tab w:val="center" w:pos="4419"/>
        <w:tab w:val="right" w:pos="88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2646A"/>
    <w:rPr>
      <w:kern w:val="2"/>
      <w:sz w:val="24"/>
      <w:szCs w:val="24"/>
      <w:lang w:bidi="ar-SA"/>
    </w:rPr>
  </w:style>
  <w:style w:type="paragraph" w:styleId="Footer">
    <w:name w:val="footer"/>
    <w:basedOn w:val="Normal"/>
    <w:link w:val="FooterChar"/>
    <w:uiPriority w:val="99"/>
    <w:unhideWhenUsed/>
    <w:rsid w:val="0012646A"/>
    <w:pPr>
      <w:tabs>
        <w:tab w:val="center" w:pos="4419"/>
        <w:tab w:val="right" w:pos="88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2646A"/>
    <w:rPr>
      <w:kern w:val="2"/>
      <w:sz w:val="24"/>
      <w:szCs w:val="24"/>
      <w:lang w:bidi="ar-SA"/>
    </w:rPr>
  </w:style>
  <w:style w:type="character" w:styleId="CommentReference">
    <w:name w:val="annotation reference"/>
    <w:basedOn w:val="DefaultParagraphFont"/>
    <w:uiPriority w:val="99"/>
    <w:semiHidden/>
    <w:unhideWhenUsed/>
    <w:rsid w:val="007369D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69D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69DA"/>
    <w:rPr>
      <w:kern w:val="2"/>
      <w:sz w:val="20"/>
      <w:szCs w:val="20"/>
      <w:lang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69D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69DA"/>
    <w:rPr>
      <w:b/>
      <w:bCs/>
      <w:kern w:val="2"/>
      <w:sz w:val="20"/>
      <w:szCs w:val="20"/>
      <w:lang w:bidi="ar-SA"/>
    </w:rPr>
  </w:style>
  <w:style w:type="paragraph" w:styleId="Revision">
    <w:name w:val="Revision"/>
    <w:hidden/>
    <w:uiPriority w:val="99"/>
    <w:semiHidden/>
    <w:rsid w:val="005B41C2"/>
    <w:pPr>
      <w:spacing w:after="0" w:line="240" w:lineRule="auto"/>
    </w:pPr>
    <w:rPr>
      <w:kern w:val="2"/>
      <w:sz w:val="24"/>
      <w:szCs w:val="24"/>
      <w:lang w:bidi="ar-SA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47B4A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3129B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457026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D00D1E"/>
    <w:rPr>
      <w:rFonts w:asciiTheme="majorHAnsi" w:eastAsiaTheme="majorEastAsia" w:hAnsiTheme="majorHAnsi" w:cstheme="majorBidi"/>
      <w:color w:val="2F5496" w:themeColor="accent1" w:themeShade="BF"/>
      <w:kern w:val="2"/>
      <w:sz w:val="26"/>
      <w:szCs w:val="26"/>
      <w:lang w:bidi="ar-SA"/>
    </w:rPr>
  </w:style>
  <w:style w:type="character" w:styleId="LineNumber">
    <w:name w:val="line number"/>
    <w:basedOn w:val="DefaultParagraphFont"/>
    <w:uiPriority w:val="99"/>
    <w:semiHidden/>
    <w:unhideWhenUsed/>
    <w:rsid w:val="00A254C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5278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83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04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86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93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05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14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88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57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1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0531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334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22851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6608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7341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3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90413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D02E343-664D-4FE8-BCC7-33D9636C98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6</TotalTime>
  <Pages>1</Pages>
  <Words>518</Words>
  <Characters>2956</Characters>
  <Application>Microsoft Office Word</Application>
  <DocSecurity>0</DocSecurity>
  <Lines>24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4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hman Md Obaidur</dc:creator>
  <cp:lastModifiedBy>Rahman Md Obaidur</cp:lastModifiedBy>
  <cp:revision>254</cp:revision>
  <cp:lastPrinted>2020-03-04T01:26:00Z</cp:lastPrinted>
  <dcterms:created xsi:type="dcterms:W3CDTF">2020-03-21T06:12:00Z</dcterms:created>
  <dcterms:modified xsi:type="dcterms:W3CDTF">2021-02-23T13:52:00Z</dcterms:modified>
</cp:coreProperties>
</file>